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9E5140" w:rsidP="008B66C9">
      <w:pPr>
        <w:pStyle w:val="TitlePage"/>
        <w:spacing w:line="240" w:lineRule="auto"/>
        <w:rPr>
          <w:noProof/>
        </w:rPr>
      </w:pPr>
      <w:hyperlink r:id="rId8" w:history="1">
        <w:r w:rsidR="00770789" w:rsidRPr="006704AB">
          <w:rPr>
            <w:rStyle w:val="Hyperlink"/>
            <w:noProof/>
          </w:rPr>
          <w:t>milsonmunakami@u.boisestate.edu</w:t>
        </w:r>
      </w:hyperlink>
      <w:bookmarkStart w:id="0" w:name="_GoBack"/>
      <w:bookmarkEnd w:id="0"/>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22286A">
        <w:rPr>
          <w:noProof/>
        </w:rPr>
        <w:t>Your</w:t>
      </w:r>
      <w:r w:rsidR="00002D35" w:rsidRPr="00002D35">
        <w:rPr>
          <w:noProof/>
        </w:rPr>
        <w:t xml:space="preserve"> </w:t>
      </w:r>
      <w:r w:rsidR="00002D35" w:rsidRPr="0022286A">
        <w:rPr>
          <w:noProof/>
        </w:rPr>
        <w:t>Own</w:t>
      </w:r>
      <w:r w:rsidR="00002D35" w:rsidRPr="00002D35">
        <w:rPr>
          <w:noProof/>
        </w:rPr>
        <w:t xml:space="preserve"> Device (BYOD), Internet of Things(IoT), distributed systems and web services, </w:t>
      </w:r>
      <w:r w:rsidR="00002D35" w:rsidRPr="0022286A">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755E2A3C" w:rsidR="004C5B51" w:rsidRDefault="0094403D" w:rsidP="000E065B">
      <w:pPr>
        <w:jc w:val="both"/>
        <w:rPr>
          <w:spacing w:val="-1"/>
          <w:lang w:eastAsia="x-none"/>
        </w:rPr>
      </w:pPr>
      <w:r>
        <w:t xml:space="preserve">To accomplish </w:t>
      </w:r>
      <w:r w:rsidR="00D737C1" w:rsidRPr="00AA667F">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A62446">
        <w:rPr>
          <w:noProof/>
        </w:rPr>
        <w:t>According to National Institute of Standards and Technology (NIST) - “</w:t>
      </w:r>
      <w:r w:rsidR="00770789" w:rsidRPr="00A62446">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A62446">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fMS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AA667F">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0758004"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t xml:space="preserve">In this process,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A667F">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04F704BB"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0B7C6CD8" w14:textId="77777777" w:rsidR="00770789" w:rsidRDefault="00770789" w:rsidP="000E065B">
      <w:pPr>
        <w:pStyle w:val="Heading1"/>
        <w:numPr>
          <w:ilvl w:val="0"/>
          <w:numId w:val="11"/>
        </w:numPr>
        <w:jc w:val="both"/>
      </w:pPr>
      <w:r w:rsidRPr="004E5985">
        <w:t>Thesis Statement</w:t>
      </w:r>
    </w:p>
    <w:p w14:paraId="669F2A3B" w14:textId="5759629E" w:rsidR="003B4140" w:rsidRDefault="00770789" w:rsidP="000E065B">
      <w:pPr>
        <w:autoSpaceDE w:val="0"/>
        <w:autoSpaceDN w:val="0"/>
        <w:adjustRightInd w:val="0"/>
        <w:spacing w:after="0"/>
        <w:jc w:val="both"/>
      </w:pPr>
      <w:r w:rsidRPr="000A3DC2">
        <w:rPr>
          <w:noProof/>
        </w:rPr>
        <w:lastRenderedPageBreak/>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A667F">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6B596EF"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AF243C">
        <w:rPr>
          <w:noProof/>
        </w:rPr>
        <w:t xml:space="preserve"> </w:t>
      </w:r>
      <w:r>
        <w:t xml:space="preserve">By this separation of logics, we can achieve </w:t>
      </w:r>
      <w:r w:rsidR="00770789" w:rsidRPr="00F07116">
        <w:t xml:space="preserve">more fine-grained control of thos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A667F">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A667F">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A667F">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data 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74D11F5F" w:rsidR="009D077C" w:rsidRDefault="009D077C" w:rsidP="000E065B">
      <w:pPr>
        <w:spacing w:line="240" w:lineRule="auto"/>
        <w:jc w:val="both"/>
      </w:pPr>
      <w:r w:rsidRPr="00D252D1">
        <w:lastRenderedPageBreak/>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t xml:space="preserve">As WfMSs </w:t>
      </w:r>
      <w:r w:rsidRPr="00AA667F">
        <w:rPr>
          <w:noProof/>
          <w:u w:val="thick"/>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184CF772"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AA667F">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AA667F">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lastRenderedPageBreak/>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1B67B552" w:rsidR="00770789" w:rsidRDefault="00770789" w:rsidP="0083409B">
      <w:pPr>
        <w:pStyle w:val="Caption"/>
        <w:rPr>
          <w:noProof/>
        </w:rPr>
      </w:pPr>
      <w:bookmarkStart w:id="1" w:name="_Ref448102198"/>
      <w:r>
        <w:t xml:space="preserve">Figure </w:t>
      </w:r>
      <w:r w:rsidR="009E5140">
        <w:fldChar w:fldCharType="begin"/>
      </w:r>
      <w:r w:rsidR="009E5140">
        <w:instrText xml:space="preserve"> SEQ Figure \* ARABIC </w:instrText>
      </w:r>
      <w:r w:rsidR="009E5140">
        <w:fldChar w:fldCharType="separate"/>
      </w:r>
      <w:r w:rsidR="005C6B07">
        <w:rPr>
          <w:noProof/>
        </w:rPr>
        <w:t>1</w:t>
      </w:r>
      <w:r w:rsidR="009E5140">
        <w:rPr>
          <w:noProof/>
        </w:rPr>
        <w:fldChar w:fldCharType="end"/>
      </w:r>
      <w:bookmarkEnd w:id="1"/>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18F4BA3" w14:textId="26540898" w:rsidR="00770789" w:rsidRPr="008A7A82" w:rsidRDefault="00770789" w:rsidP="000E065B">
      <w:pPr>
        <w:spacing w:before="240" w:after="0"/>
        <w:jc w:val="both"/>
        <w:rPr>
          <w:spacing w:val="-1"/>
          <w:lang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sidRPr="00DC26DC">
        <w:rPr>
          <w:spacing w:val="-1"/>
          <w:lang w:val="x-none" w:eastAsia="x-none"/>
        </w:rPr>
        <w:t xml:space="preserve">, </w:t>
      </w:r>
      <w:r w:rsidR="009337FD">
        <w:rPr>
          <w:spacing w:val="-1"/>
          <w:lang w:eastAsia="x-none"/>
        </w:rPr>
        <w:t xml:space="preserve">Appendix I and II,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5E06CF08" w14:textId="77777777" w:rsidR="000947D7" w:rsidRDefault="000947D7" w:rsidP="000E065B">
      <w:pPr>
        <w:spacing w:after="0"/>
        <w:jc w:val="both"/>
        <w:rPr>
          <w:spacing w:val="-1"/>
          <w:lang w:eastAsia="x-none"/>
        </w:rPr>
      </w:pPr>
    </w:p>
    <w:p w14:paraId="2155AF57" w14:textId="6D32821C" w:rsidR="00770789" w:rsidRDefault="00770789" w:rsidP="000E065B">
      <w:pPr>
        <w:spacing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t>workflow</w:t>
      </w:r>
      <w:r w:rsidRPr="00C1115B">
        <w:rPr>
          <w:spacing w:val="-1"/>
          <w:lang w:val="x-none" w:eastAsia="x-none"/>
        </w:rPr>
        <w:t xml:space="preserve"> </w:t>
      </w:r>
      <w:r w:rsidRPr="00545013">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545013">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545013">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w:t>
      </w:r>
      <w:r w:rsidRPr="00DC26DC">
        <w:rPr>
          <w:spacing w:val="-1"/>
          <w:lang w:val="x-none" w:eastAsia="x-none"/>
        </w:rPr>
        <w:lastRenderedPageBreak/>
        <w:t xml:space="preserve">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545013">
        <w:rPr>
          <w:noProof/>
        </w:rPr>
        <w:t xml:space="preserve">be </w:t>
      </w:r>
      <w:r w:rsidRPr="00545013">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45013">
        <w:rPr>
          <w:noProof/>
        </w:rPr>
        <w:t>is controlled</w:t>
      </w:r>
      <w:r w:rsidR="00446923">
        <w:t xml:space="preserve">, processed, routed, and </w:t>
      </w:r>
      <w:r>
        <w:t>tracked</w:t>
      </w:r>
      <w:r w:rsidR="008D5092">
        <w:t xml:space="preserve"> to make decisions in every activities</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452F7FD"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6E3B71">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68EB3D87" w14:textId="577DFE70" w:rsidR="00770789" w:rsidRDefault="00770789" w:rsidP="000E065B">
      <w:pPr>
        <w:jc w:val="both"/>
      </w:pPr>
      <w:r>
        <w:t xml:space="preserve">A workflow involves a sequence of related tasks that are performed automatically </w:t>
      </w:r>
      <w:r w:rsidRPr="00CB3979">
        <w:rPr>
          <w:noProof/>
        </w:rPr>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t xml:space="preserve">. In other words, a </w:t>
      </w:r>
      <w:r w:rsidRPr="009366B8">
        <w:rPr>
          <w:noProof/>
        </w:rPr>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rPr>
          <w:noProof/>
        </w:rPr>
        <w:t>routes</w:t>
      </w:r>
      <w:r w:rsidR="0095444B">
        <w:rPr>
          <w:noProof/>
        </w:rPr>
        <w:t>,</w:t>
      </w:r>
      <w:r>
        <w:t xml:space="preserve"> and user roles.</w:t>
      </w:r>
    </w:p>
    <w:p w14:paraId="23A44E98" w14:textId="5696A03A" w:rsidR="00770789" w:rsidRDefault="00770789" w:rsidP="000E065B">
      <w:pPr>
        <w:shd w:val="clear" w:color="auto" w:fill="FFFFFF"/>
        <w:spacing w:after="0" w:line="240" w:lineRule="auto"/>
        <w:jc w:val="both"/>
      </w:pP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45013">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7167DBEE" w14:textId="77777777" w:rsidR="00770789" w:rsidRDefault="00770789" w:rsidP="000E065B">
      <w:pPr>
        <w:shd w:val="clear" w:color="auto" w:fill="FFFFFF"/>
        <w:spacing w:after="0" w:line="240" w:lineRule="auto"/>
        <w:jc w:val="both"/>
      </w:pPr>
    </w:p>
    <w:p w14:paraId="386D3AF0" w14:textId="7F6F8491" w:rsidR="00770789" w:rsidRPr="00040F82"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w:t>
      </w:r>
      <w:r>
        <w:lastRenderedPageBreak/>
        <w:t>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an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517ADE3B" w14:textId="77777777" w:rsidR="00770789" w:rsidRPr="00AA0A52" w:rsidRDefault="00770789" w:rsidP="000E065B">
      <w:pPr>
        <w:shd w:val="clear" w:color="auto" w:fill="FFFFFF"/>
        <w:spacing w:after="0" w:line="240" w:lineRule="auto"/>
        <w:jc w:val="both"/>
      </w:pPr>
    </w:p>
    <w:p w14:paraId="71AC5D7D" w14:textId="525BAA7F" w:rsidR="00770789" w:rsidRDefault="009C6078" w:rsidP="000E065B">
      <w:pPr>
        <w:jc w:val="both"/>
      </w:pPr>
      <w:r w:rsidRPr="009C6078">
        <w:rPr>
          <w:noProof/>
        </w:rPr>
        <w:t>The</w:t>
      </w:r>
      <w:r w:rsidR="00770789" w:rsidRPr="009C6078">
        <w:rPr>
          <w:noProof/>
        </w:rPr>
        <w:t xml:space="preserve"> shortcomings of traditional RBAC</w:t>
      </w:r>
      <w:r w:rsidR="002854AB">
        <w:t xml:space="preserve"> can </w:t>
      </w:r>
      <w:r w:rsidR="002854AB" w:rsidRPr="00545013">
        <w:rPr>
          <w:noProof/>
        </w:rPr>
        <w:t xml:space="preserve">be </w:t>
      </w:r>
      <w:r w:rsidR="0059736F" w:rsidRPr="00545013">
        <w:rPr>
          <w:noProof/>
        </w:rPr>
        <w:t>tackled</w:t>
      </w:r>
      <w:r w:rsidR="002854AB">
        <w:t xml:space="preserve"> by const</w:t>
      </w:r>
      <w:r>
        <w:t>r</w:t>
      </w:r>
      <w:r w:rsidR="002854AB">
        <w:t>u</w:t>
      </w:r>
      <w:r>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545013">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4ECD1DA4" w14:textId="29D07758" w:rsidR="00FD2774"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545013">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7553D63B" w14:textId="7452D566" w:rsidR="00770789" w:rsidRPr="00FD2774" w:rsidRDefault="00FD2774" w:rsidP="00FD2774">
      <w:pPr>
        <w:jc w:val="both"/>
      </w:pPr>
      <w:r w:rsidRPr="00AA0A52">
        <w:t xml:space="preserve">The purpose of this research is to propose and create a more </w:t>
      </w:r>
      <w:r w:rsidRPr="00545013">
        <w:rPr>
          <w:noProof/>
        </w:rPr>
        <w:t>secure</w:t>
      </w:r>
      <w:r w:rsidRPr="00AA0A52">
        <w:t xml:space="preserve"> and </w:t>
      </w:r>
      <w:r w:rsidRPr="00545013">
        <w:rPr>
          <w:noProof/>
        </w:rPr>
        <w:t>reliable</w:t>
      </w:r>
      <w:r w:rsidRPr="00AA0A52">
        <w:t xml:space="preserve"> software </w:t>
      </w:r>
      <w:r>
        <w:t xml:space="preserve">design </w:t>
      </w:r>
      <w:r w:rsidRPr="00AA0A52">
        <w:t xml:space="preserve">model that uses ABAC using XACML policy driven </w:t>
      </w:r>
      <w:r>
        <w:t xml:space="preserve">by </w:t>
      </w:r>
      <w:r w:rsidRPr="00AA0A52">
        <w:t xml:space="preserve">administrative delegation and obligation rules. </w:t>
      </w:r>
      <w:r w:rsidR="00770789" w:rsidRPr="004149C1">
        <w:t>The lat</w:t>
      </w:r>
      <w:r w:rsidR="00A81C69">
        <w:t xml:space="preserve">est version XACML 3.0 has </w:t>
      </w:r>
      <w:r w:rsidR="00A81C69" w:rsidRPr="00AA0A52">
        <w:t xml:space="preserve">integrated </w:t>
      </w:r>
      <w:r w:rsidR="00A81C69" w:rsidRPr="00545013">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xml:space="preserve">, there is very few related work has </w:t>
      </w:r>
      <w:r w:rsidR="00770789" w:rsidRPr="00545013">
        <w:rPr>
          <w:noProof/>
          <w:u w:val="thick"/>
        </w:rPr>
        <w:t>been done</w:t>
      </w:r>
      <w:r w:rsidR="00770789" w:rsidRPr="004149C1">
        <w:t xml:space="preserve"> </w:t>
      </w:r>
      <w:r w:rsidR="00770789" w:rsidRPr="004149C1">
        <w:lastRenderedPageBreak/>
        <w:t xml:space="preserve">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589B1994" w14:textId="77777777" w:rsidR="000060C0" w:rsidRDefault="000060C0" w:rsidP="000060C0">
      <w:pPr>
        <w:pStyle w:val="BodyText"/>
        <w:keepNext/>
        <w:framePr w:w="5040" w:h="2893" w:hRule="exact" w:wrap="around" w:vAnchor="page" w:hAnchor="page" w:x="6946" w:y="2476"/>
        <w:ind w:firstLine="0"/>
      </w:pPr>
      <w:r w:rsidRPr="00544D49">
        <w:rPr>
          <w:noProof/>
          <w:lang w:val="en-US" w:eastAsia="en-US"/>
        </w:rPr>
        <w:drawing>
          <wp:inline distT="0" distB="0" distL="0" distR="0" wp14:anchorId="4663C2DE" wp14:editId="7C3799D5">
            <wp:extent cx="3190875" cy="1609725"/>
            <wp:effectExtent l="0" t="0" r="9525" b="9525"/>
            <wp:docPr id="7" name="Picture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0875" cy="1609725"/>
                    </a:xfrm>
                    <a:prstGeom prst="rect">
                      <a:avLst/>
                    </a:prstGeom>
                    <a:noFill/>
                    <a:ln>
                      <a:noFill/>
                    </a:ln>
                  </pic:spPr>
                </pic:pic>
              </a:graphicData>
            </a:graphic>
          </wp:inline>
        </w:drawing>
      </w:r>
    </w:p>
    <w:p w14:paraId="513116FC" w14:textId="77777777" w:rsidR="000060C0" w:rsidRDefault="000060C0" w:rsidP="000060C0">
      <w:pPr>
        <w:pStyle w:val="Caption"/>
        <w:framePr w:w="5040" w:h="2893" w:hRule="exact" w:wrap="around" w:vAnchor="page" w:hAnchor="page" w:x="6946" w:y="2476"/>
      </w:pPr>
      <w:bookmarkStart w:id="2" w:name="_Ref448095568"/>
      <w:r>
        <w:t xml:space="preserve">Figure </w:t>
      </w:r>
      <w:r w:rsidR="009E5140">
        <w:fldChar w:fldCharType="begin"/>
      </w:r>
      <w:r w:rsidR="009E5140">
        <w:instrText xml:space="preserve"> SEQ Figure \* ARABIC </w:instrText>
      </w:r>
      <w:r w:rsidR="009E5140">
        <w:fldChar w:fldCharType="separate"/>
      </w:r>
      <w:r>
        <w:rPr>
          <w:noProof/>
        </w:rPr>
        <w:t>2</w:t>
      </w:r>
      <w:r w:rsidR="009E5140">
        <w:rPr>
          <w:noProof/>
        </w:rPr>
        <w:fldChar w:fldCharType="end"/>
      </w:r>
      <w:bookmarkEnd w:id="2"/>
      <w:r>
        <w:t xml:space="preserve"> </w:t>
      </w:r>
      <w:r w:rsidRPr="003C4231">
        <w:t>Application Architecture</w:t>
      </w:r>
    </w:p>
    <w:p w14:paraId="634BA1AE" w14:textId="77777777" w:rsidR="000060C0" w:rsidRDefault="000060C0" w:rsidP="000060C0">
      <w:pPr>
        <w:pStyle w:val="BodyText"/>
        <w:keepNext/>
        <w:framePr w:w="5040" w:h="2893" w:hRule="exact" w:wrap="around" w:vAnchor="page" w:hAnchor="page" w:x="6946" w:y="2476"/>
        <w:ind w:firstLine="0"/>
      </w:pP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374C8A99" w14:textId="1BD9C95A" w:rsidR="00770789" w:rsidRDefault="00770789" w:rsidP="002E5458">
      <w:pPr>
        <w:spacing w:after="0"/>
        <w:jc w:val="both"/>
        <w:rPr>
          <w:lang w:eastAsia="he-IL" w:bidi="he-IL"/>
        </w:rPr>
      </w:pPr>
      <w:r w:rsidRPr="009B7538">
        <w:t>The</w:t>
      </w:r>
      <w:r w:rsidRPr="00DB49D4">
        <w:t xml:space="preserve"> basic concept for workflow-enabled applications is that an executable </w:t>
      </w:r>
      <w:r w:rsidRPr="00545013">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The overall 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5C6B07">
        <w:t xml:space="preserve">Figure </w:t>
      </w:r>
      <w:r w:rsidR="005C6B07">
        <w:rPr>
          <w:noProof/>
        </w:rPr>
        <w:t>2</w:t>
      </w:r>
      <w:r>
        <w:rPr>
          <w:spacing w:val="-1"/>
          <w:lang w:val="x-none" w:eastAsia="x-none"/>
        </w:rPr>
        <w:fldChar w:fldCharType="end"/>
      </w:r>
      <w:r>
        <w:rPr>
          <w:spacing w:val="-1"/>
          <w:lang w:eastAsia="x-none"/>
        </w:rPr>
        <w:t xml:space="preserve"> 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p>
    <w:p w14:paraId="552AB29E" w14:textId="17696F44" w:rsidR="00CE0D56" w:rsidRPr="00DC24C4" w:rsidRDefault="00CE0D56" w:rsidP="002E5458">
      <w:pPr>
        <w:jc w:val="both"/>
        <w:rPr>
          <w:lang w:eastAsia="he-IL" w:bidi="he-IL"/>
        </w:rPr>
      </w:pPr>
      <w:r w:rsidRPr="00E411A5">
        <w:rPr>
          <w:spacing w:val="-1"/>
          <w:lang w:val="x-none" w:eastAsia="x-none"/>
        </w:rPr>
        <w:t xml:space="preserve">With the popularity of distributed systems, to manage workflow of organization which </w:t>
      </w:r>
      <w:r w:rsidRPr="00776DE7">
        <w:rPr>
          <w:noProof/>
          <w:spacing w:val="-1"/>
          <w:lang w:val="x-none" w:eastAsia="x-none"/>
        </w:rPr>
        <w:t>involves different</w:t>
      </w:r>
      <w:r w:rsidRPr="00894C2C">
        <w:rPr>
          <w:noProof/>
          <w:spacing w:val="-1"/>
          <w:lang w:val="x-none" w:eastAsia="x-none"/>
        </w:rPr>
        <w:t xml:space="preserve"> levels</w:t>
      </w:r>
      <w:r w:rsidRPr="00E411A5">
        <w:rPr>
          <w:spacing w:val="-1"/>
          <w:lang w:val="x-none" w:eastAsia="x-none"/>
        </w:rPr>
        <w:t xml:space="preserve"> of users </w:t>
      </w:r>
      <w:r w:rsidR="005B6579">
        <w:rPr>
          <w:spacing w:val="-1"/>
          <w:lang w:eastAsia="x-none"/>
        </w:rPr>
        <w:t xml:space="preserve">and resources </w:t>
      </w:r>
      <w:r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Pr="00E411A5">
        <w:rPr>
          <w:spacing w:val="-1"/>
          <w:lang w:val="x-none" w:eastAsia="x-none"/>
        </w:rPr>
        <w:t xml:space="preserve"> can </w:t>
      </w:r>
      <w:r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0E6DCE27" w14:textId="32752D02" w:rsidR="00770789" w:rsidRPr="00170DD6" w:rsidRDefault="00770789" w:rsidP="000E065B">
      <w:pPr>
        <w:jc w:val="both"/>
        <w:rPr>
          <w:lang w:eastAsia="he-IL" w:bidi="he-IL"/>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services provides more interoperability among many distributed systems. </w:t>
      </w:r>
      <w:r w:rsidR="003E0C7E">
        <w:rPr>
          <w:noProof/>
          <w:spacing w:val="-1"/>
          <w:lang w:eastAsia="x-none"/>
        </w:rPr>
        <w:t xml:space="preserve">Such </w:t>
      </w:r>
      <w:r w:rsidR="00AA2A92">
        <w:rPr>
          <w:noProof/>
          <w:spacing w:val="-1"/>
          <w:lang w:eastAsia="x-none"/>
        </w:rPr>
        <w:t>open</w:t>
      </w:r>
      <w:r w:rsidR="00EB0B19">
        <w:rPr>
          <w:noProof/>
          <w:spacing w:val="-1"/>
          <w:lang w:eastAsia="x-none"/>
        </w:rPr>
        <w:t xml:space="preserve"> web </w:t>
      </w:r>
      <w:r w:rsidR="00B061BE">
        <w:rPr>
          <w:noProof/>
          <w:spacing w:val="-1"/>
          <w:lang w:eastAsia="x-none"/>
        </w:rPr>
        <w:t>APIs allow</w:t>
      </w:r>
      <w:r>
        <w:rPr>
          <w:spacing w:val="-1"/>
          <w:lang w:eastAsia="x-none"/>
        </w:rPr>
        <w:t xml:space="preserve"> any e</w:t>
      </w:r>
      <w:r>
        <w:t>xternal applications to call the services of a workflow engine from outside the organizational boundaries.</w:t>
      </w:r>
      <w:r>
        <w:rPr>
          <w:spacing w:val="-1"/>
          <w:lang w:val="x-none" w:eastAsia="x-none"/>
        </w:rPr>
        <w:t xml:space="preserve"> GPWfMS</w:t>
      </w:r>
      <w:r w:rsidRPr="00E411A5">
        <w:rPr>
          <w:spacing w:val="-1"/>
          <w:lang w:val="x-none" w:eastAsia="x-none"/>
        </w:rPr>
        <w:t xml:space="preserve"> also implements web services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3"/>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sidR="00EE4179">
        <w:rPr>
          <w:noProof/>
          <w:spacing w:val="-1"/>
          <w:lang w:eastAsia="x-none"/>
        </w:rPr>
        <w:t xml:space="preserve"> and functionality</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4"/>
      </w:r>
      <w:r w:rsidR="00EF7512">
        <w:rPr>
          <w:spacing w:val="-1"/>
          <w:lang w:eastAsia="x-none"/>
        </w:rPr>
        <w:t xml:space="preserve"> t</w:t>
      </w:r>
      <w:r>
        <w:rPr>
          <w:spacing w:val="-1"/>
          <w:lang w:eastAsia="x-none"/>
        </w:rPr>
        <w:t xml:space="preserve">est cases. </w:t>
      </w:r>
      <w:r w:rsidR="00AD4C9E">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ose open</w:t>
      </w:r>
      <w:r w:rsidR="00D5377F" w:rsidRPr="00E411A5">
        <w:rPr>
          <w:spacing w:val="-1"/>
          <w:lang w:val="x-none" w:eastAsia="x-none"/>
        </w:rPr>
        <w:t xml:space="preserve"> service</w:t>
      </w:r>
      <w:r w:rsidR="00D5377F">
        <w:rPr>
          <w:spacing w:val="-1"/>
          <w:lang w:eastAsia="x-none"/>
        </w:rPr>
        <w:t>s</w:t>
      </w:r>
      <w:r w:rsidRPr="00E411A5">
        <w:rPr>
          <w:spacing w:val="-1"/>
          <w:lang w:val="x-none" w:eastAsia="x-none"/>
        </w:rPr>
        <w:t xml:space="preserve">. </w:t>
      </w:r>
      <w:r w:rsidRPr="00545013">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Pr="00E411A5">
        <w:rPr>
          <w:spacing w:val="-1"/>
          <w:lang w:val="x-none" w:eastAsia="x-none"/>
        </w:rPr>
        <w:t>obligation</w:t>
      </w:r>
      <w:r w:rsidR="00D97418">
        <w:rPr>
          <w:spacing w:val="-1"/>
          <w:lang w:eastAsia="x-none"/>
        </w:rPr>
        <w:t>s, advice</w:t>
      </w:r>
      <w:r w:rsidRPr="00E411A5">
        <w:rPr>
          <w:spacing w:val="-1"/>
          <w:lang w:val="x-none" w:eastAsia="x-none"/>
        </w:rPr>
        <w:t xml:space="preserve"> and delegation rules </w:t>
      </w:r>
      <w:r w:rsidR="00CD3DB4">
        <w:rPr>
          <w:spacing w:val="-1"/>
          <w:lang w:eastAsia="x-none"/>
        </w:rPr>
        <w:t>according to the</w:t>
      </w:r>
      <w:r w:rsidRPr="00E411A5">
        <w:rPr>
          <w:spacing w:val="-1"/>
          <w:lang w:val="x-none" w:eastAsia="x-none"/>
        </w:rPr>
        <w:t xml:space="preserve"> user </w:t>
      </w:r>
      <w:r w:rsidR="00927BC1">
        <w:rPr>
          <w:spacing w:val="-1"/>
          <w:lang w:eastAsia="x-none"/>
        </w:rPr>
        <w:t>request context</w:t>
      </w:r>
      <w:r w:rsidR="00866054">
        <w:rPr>
          <w:spacing w:val="-1"/>
          <w:lang w:val="x-none" w:eastAsia="x-none"/>
        </w:rPr>
        <w:t>.</w:t>
      </w:r>
    </w:p>
    <w:p w14:paraId="12893C0C" w14:textId="50D26FAF" w:rsidR="00770789" w:rsidRPr="00EE5A29" w:rsidRDefault="00770789" w:rsidP="000E065B">
      <w:pPr>
        <w:jc w:val="both"/>
      </w:pPr>
      <w:r w:rsidRPr="00EE4F9E">
        <w:rPr>
          <w:spacing w:val="-1"/>
          <w:lang w:val="x-none" w:eastAsia="x-none"/>
        </w:rPr>
        <w:t>Proposal management system involves</w:t>
      </w:r>
      <w:r w:rsidR="0032278E">
        <w:rPr>
          <w:spacing w:val="-1"/>
          <w:lang w:val="x-none" w:eastAsia="x-none"/>
        </w:rPr>
        <w:t xml:space="preserve"> a</w:t>
      </w:r>
      <w:r w:rsidRPr="00EE4F9E">
        <w:rPr>
          <w:spacing w:val="-1"/>
          <w:lang w:val="x-none" w:eastAsia="x-none"/>
        </w:rPr>
        <w:t xml:space="preserve"> </w:t>
      </w:r>
      <w:r w:rsidR="00C80196" w:rsidRPr="0032278E">
        <w:rPr>
          <w:noProof/>
          <w:spacing w:val="-1"/>
          <w:lang w:eastAsia="x-none"/>
        </w:rPr>
        <w:t>sequence</w:t>
      </w:r>
      <w:r w:rsidRPr="00EE4F9E">
        <w:rPr>
          <w:spacing w:val="-1"/>
          <w:lang w:val="x-none" w:eastAsia="x-none"/>
        </w:rPr>
        <w:t xml:space="preserve"> of </w:t>
      </w:r>
      <w:r w:rsidR="007A7DDE">
        <w:rPr>
          <w:spacing w:val="-1"/>
          <w:lang w:eastAsia="x-none"/>
        </w:rPr>
        <w:t>activities</w:t>
      </w:r>
      <w:r w:rsidRPr="00EE4F9E">
        <w:rPr>
          <w:spacing w:val="-1"/>
          <w:lang w:val="x-none" w:eastAsia="x-none"/>
        </w:rPr>
        <w:t xml:space="preserve"> </w:t>
      </w:r>
      <w:r w:rsidR="005359AB">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sidR="007C7B7E">
        <w:rPr>
          <w:spacing w:val="-1"/>
          <w:lang w:eastAsia="x-none"/>
        </w:rPr>
        <w:t xml:space="preserve">and user-centric </w:t>
      </w:r>
      <w:r w:rsidRPr="00EE4F9E">
        <w:rPr>
          <w:spacing w:val="-1"/>
          <w:lang w:val="x-none" w:eastAsia="x-none"/>
        </w:rPr>
        <w:t xml:space="preserve">process as it requires multiple parties to review and </w:t>
      </w:r>
      <w:r w:rsidR="00201D39">
        <w:rPr>
          <w:spacing w:val="-1"/>
          <w:lang w:eastAsia="x-none"/>
        </w:rPr>
        <w:t>approve</w:t>
      </w:r>
      <w:r w:rsidRPr="00EE4F9E">
        <w:rPr>
          <w:spacing w:val="-1"/>
          <w:lang w:val="x-none" w:eastAsia="x-none"/>
        </w:rPr>
        <w:t xml:space="preserve"> </w:t>
      </w:r>
      <w:r w:rsidR="00C54BC9">
        <w:rPr>
          <w:spacing w:val="-1"/>
          <w:lang w:eastAsia="x-none"/>
        </w:rPr>
        <w:t>in every</w:t>
      </w:r>
      <w:r w:rsidRPr="00EE4F9E">
        <w:rPr>
          <w:spacing w:val="-1"/>
          <w:lang w:val="x-none" w:eastAsia="x-none"/>
        </w:rPr>
        <w:t xml:space="preserve"> </w:t>
      </w:r>
      <w:r w:rsidR="0000434E">
        <w:rPr>
          <w:spacing w:val="-1"/>
          <w:lang w:eastAsia="x-none"/>
        </w:rPr>
        <w:t>step</w:t>
      </w:r>
      <w:r w:rsidRPr="00EE4F9E">
        <w:rPr>
          <w:spacing w:val="-1"/>
          <w:lang w:val="x-none" w:eastAsia="x-none"/>
        </w:rPr>
        <w:t xml:space="preserve">. </w:t>
      </w:r>
      <w:r>
        <w:t xml:space="preserve">Based on the </w:t>
      </w:r>
      <w:r w:rsidR="00D61451">
        <w:t>workflow</w:t>
      </w:r>
      <w:r>
        <w:t xml:space="preserve"> status </w:t>
      </w:r>
      <w:r w:rsidR="00EF748E">
        <w:t>of</w:t>
      </w:r>
      <w:r>
        <w:t xml:space="preserve"> a proposal, it </w:t>
      </w:r>
      <w:r w:rsidR="00C77B2E">
        <w:t>needs to</w:t>
      </w:r>
      <w:r>
        <w:t xml:space="preserve"> </w:t>
      </w:r>
      <w:r w:rsidR="00750F57">
        <w:t>initiate</w:t>
      </w:r>
      <w:r w:rsidR="00750F57">
        <w:rPr>
          <w:spacing w:val="-1"/>
          <w:lang w:eastAsia="x-none"/>
        </w:rPr>
        <w:t xml:space="preserve"> </w:t>
      </w:r>
      <w:r>
        <w:t>a</w:t>
      </w:r>
      <w:r w:rsidR="006C0669">
        <w:t>n</w:t>
      </w:r>
      <w:r>
        <w:t xml:space="preserve"> </w:t>
      </w:r>
      <w:r w:rsidR="006C0669">
        <w:t>automated</w:t>
      </w:r>
      <w:r>
        <w:t xml:space="preserve"> </w:t>
      </w:r>
      <w:r w:rsidR="00750F57">
        <w:t>process</w:t>
      </w:r>
      <w:r>
        <w:rPr>
          <w:spacing w:val="-1"/>
          <w:lang w:eastAsia="x-none"/>
        </w:rPr>
        <w:t xml:space="preserve"> and </w:t>
      </w:r>
      <w:r w:rsidR="00750F57">
        <w:rPr>
          <w:spacing w:val="-1"/>
          <w:lang w:eastAsia="x-none"/>
        </w:rPr>
        <w:t xml:space="preserve">route </w:t>
      </w:r>
      <w:r>
        <w:rPr>
          <w:spacing w:val="-1"/>
          <w:lang w:eastAsia="x-none"/>
        </w:rPr>
        <w:t>the document to</w:t>
      </w:r>
      <w:r w:rsidR="00380E1C">
        <w:rPr>
          <w:spacing w:val="-1"/>
          <w:lang w:eastAsia="x-none"/>
        </w:rPr>
        <w:t>ward</w:t>
      </w:r>
      <w:r w:rsidR="000F1992">
        <w:rPr>
          <w:spacing w:val="-1"/>
          <w:lang w:eastAsia="x-none"/>
        </w:rPr>
        <w:t xml:space="preserve"> the</w:t>
      </w:r>
      <w:r>
        <w:rPr>
          <w:spacing w:val="-1"/>
          <w:lang w:eastAsia="x-none"/>
        </w:rPr>
        <w:t xml:space="preserve"> appropriate users. As this application going to </w:t>
      </w:r>
      <w:r>
        <w:lastRenderedPageBreak/>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Task Automation’, to invoke </w:t>
      </w:r>
      <w:r w:rsidR="00CE22C7">
        <w:rPr>
          <w:noProof/>
          <w:spacing w:val="-1"/>
          <w:lang w:eastAsia="x-none"/>
        </w:rPr>
        <w:t>activities</w:t>
      </w:r>
      <w:r>
        <w:rPr>
          <w:spacing w:val="-1"/>
          <w:lang w:eastAsia="x-none"/>
        </w:rPr>
        <w:t xml:space="preserve">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545013">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545013">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06F6C518" w:rsidR="00770789" w:rsidRDefault="00770789" w:rsidP="000E065B">
      <w:pPr>
        <w:spacing w:after="0"/>
        <w:jc w:val="both"/>
      </w:pPr>
      <w:r w:rsidRPr="00156FAC">
        <w:t xml:space="preserve">The architected solution prospect of the model is wider and more extensive with the </w:t>
      </w:r>
      <w:r w:rsidR="00FE551E">
        <w:t xml:space="preserve">use of latest </w:t>
      </w:r>
      <w:r w:rsidRPr="00156FAC">
        <w:t>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5"/>
      </w:r>
      <w:r w:rsidRPr="00156FAC">
        <w:t xml:space="preserve">) paradigm. However, in the </w:t>
      </w:r>
      <w:r w:rsidR="00DF2260">
        <w:t>software design</w:t>
      </w:r>
      <w:r w:rsidRPr="00156FAC">
        <w:t>, our system must also account for the access control policies for each of these actions.</w:t>
      </w:r>
      <w:r>
        <w:t xml:space="preserve"> </w:t>
      </w:r>
      <w:r w:rsidRPr="00545013">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6CB63F97" w:rsidR="00770789" w:rsidRDefault="00770789" w:rsidP="0083409B">
      <w:pPr>
        <w:pStyle w:val="Caption"/>
        <w:framePr w:w="5040" w:h="3192" w:hRule="exact" w:wrap="around" w:vAnchor="page" w:hAnchor="page" w:x="6502" w:y="6514"/>
      </w:pPr>
      <w:bookmarkStart w:id="3" w:name="_Ref448096946"/>
      <w:r>
        <w:t xml:space="preserve">Figure </w:t>
      </w:r>
      <w:r w:rsidR="009E5140">
        <w:fldChar w:fldCharType="begin"/>
      </w:r>
      <w:r w:rsidR="009E5140">
        <w:instrText xml:space="preserve"> SEQ Figure \* ARABIC </w:instrText>
      </w:r>
      <w:r w:rsidR="009E5140">
        <w:fldChar w:fldCharType="separate"/>
      </w:r>
      <w:r w:rsidR="005C6B07">
        <w:rPr>
          <w:noProof/>
        </w:rPr>
        <w:t>3</w:t>
      </w:r>
      <w:r w:rsidR="009E5140">
        <w:rPr>
          <w:noProof/>
        </w:rPr>
        <w:fldChar w:fldCharType="end"/>
      </w:r>
      <w:bookmarkEnd w:id="3"/>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6"/>
      </w:r>
      <w:r w:rsidR="00423504">
        <w:rPr>
          <w:spacing w:val="-1"/>
          <w:lang w:eastAsia="x-none"/>
        </w:rPr>
        <w:t xml:space="preserve"> </w:t>
      </w:r>
      <w:r w:rsidRPr="00E411A5">
        <w:rPr>
          <w:spacing w:val="-1"/>
          <w:lang w:val="x-none" w:eastAsia="x-none"/>
        </w:rPr>
        <w:t xml:space="preserve">as the best suited No-SQL backend database. </w:t>
      </w:r>
    </w:p>
    <w:p w14:paraId="2242878E" w14:textId="780C52C2"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3</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lastRenderedPageBreak/>
        <w:t>T</w:t>
      </w:r>
      <w:r w:rsidR="00D615FF">
        <w:rPr>
          <w:spacing w:val="-1"/>
          <w:lang w:eastAsia="x-none"/>
        </w:rPr>
        <w:t>hree</w:t>
      </w:r>
      <w:r w:rsidRPr="005C5B47">
        <w:rPr>
          <w:spacing w:val="-1"/>
          <w:lang w:val="x-none" w:eastAsia="x-none"/>
        </w:rPr>
        <w:t xml:space="preserve"> primary database collections </w:t>
      </w:r>
      <w:r w:rsidRPr="00545013">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Pr>
          <w:rStyle w:val="FootnoteReference"/>
          <w:spacing w:val="-1"/>
          <w:lang w:val="x-none" w:eastAsia="x-none"/>
        </w:rPr>
        <w:footnoteReference w:id="7"/>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8"/>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545013">
        <w:rPr>
          <w:rStyle w:val="Strong"/>
          <w:noProof/>
        </w:rPr>
        <w:t>Balana</w:t>
      </w:r>
    </w:p>
    <w:p w14:paraId="1D686956" w14:textId="77777777" w:rsidR="00F62609" w:rsidRDefault="00F62609" w:rsidP="00F62609">
      <w:pPr>
        <w:pStyle w:val="BodyText"/>
        <w:keepNext/>
        <w:framePr w:w="5277" w:h="5407" w:hRule="exact" w:wrap="around" w:vAnchor="page" w:hAnchor="page" w:x="6850" w:y="7690"/>
        <w:ind w:firstLine="0"/>
      </w:pPr>
      <w:r w:rsidRPr="005C5B47">
        <w:rPr>
          <w:noProof/>
          <w:lang w:val="en-US" w:eastAsia="en-US"/>
        </w:rPr>
        <w:drawing>
          <wp:inline distT="0" distB="0" distL="0" distR="0" wp14:anchorId="78C981C3" wp14:editId="48DE66B2">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99DDB30" w14:textId="77777777" w:rsidR="00F62609" w:rsidRDefault="00F62609" w:rsidP="00F62609">
      <w:pPr>
        <w:pStyle w:val="Caption"/>
        <w:framePr w:w="5277" w:h="5407" w:hRule="exact" w:wrap="around" w:vAnchor="page" w:hAnchor="page" w:x="6850" w:y="7690"/>
      </w:pPr>
      <w:bookmarkStart w:id="4" w:name="_Ref448173464"/>
      <w:r>
        <w:t xml:space="preserve">Figure </w:t>
      </w:r>
      <w:r w:rsidR="009E5140">
        <w:fldChar w:fldCharType="begin"/>
      </w:r>
      <w:r w:rsidR="009E5140">
        <w:instrText xml:space="preserve"> SEQ Figure \* ARABIC </w:instrText>
      </w:r>
      <w:r w:rsidR="009E5140">
        <w:fldChar w:fldCharType="separate"/>
      </w:r>
      <w:r>
        <w:rPr>
          <w:noProof/>
        </w:rPr>
        <w:t>4</w:t>
      </w:r>
      <w:r w:rsidR="009E5140">
        <w:rPr>
          <w:noProof/>
        </w:rPr>
        <w:fldChar w:fldCharType="end"/>
      </w:r>
      <w:bookmarkEnd w:id="4"/>
      <w:r>
        <w:t xml:space="preserve"> </w:t>
      </w:r>
      <w:r w:rsidRPr="00AB5EE1">
        <w:t>XACML Policy Language Model</w:t>
      </w:r>
    </w:p>
    <w:p w14:paraId="56BE0D40" w14:textId="2F69EEB7" w:rsidR="00770789" w:rsidRPr="00A322B2" w:rsidRDefault="00770789" w:rsidP="000E065B">
      <w:pPr>
        <w:pStyle w:val="ListParagraph"/>
        <w:spacing w:line="276" w:lineRule="auto"/>
        <w:ind w:left="0"/>
        <w:jc w:val="both"/>
        <w:rPr>
          <w:rFonts w:ascii="Calibri" w:eastAsia="PMingLiU" w:hAnsi="Calibri"/>
          <w:spacing w:val="-1"/>
          <w:sz w:val="22"/>
          <w:szCs w:val="22"/>
          <w:lang w:eastAsia="x-none" w:bidi="ar-SA"/>
        </w:rPr>
      </w:pPr>
      <w:r w:rsidRPr="00545013">
        <w:rPr>
          <w:rFonts w:ascii="Calibri" w:eastAsia="PMingLiU" w:hAnsi="Calibri"/>
          <w:noProof/>
          <w:spacing w:val="-1"/>
          <w:sz w:val="22"/>
          <w:szCs w:val="22"/>
          <w:lang w:val="x-none" w:eastAsia="x-none" w:bidi="ar-SA"/>
        </w:rPr>
        <w:t>Balan</w:t>
      </w:r>
      <w:r w:rsidRPr="00545013">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9"/>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0"/>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52DFE89B" w14:textId="568A29A7" w:rsidR="00770789"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w:t>
      </w:r>
      <w:r w:rsidR="00AD4C9E">
        <w:rPr>
          <w:noProof/>
          <w:color w:val="000000"/>
        </w:rPr>
        <w:t xml:space="preserve">declarative </w:t>
      </w:r>
      <w:r w:rsidR="00966394">
        <w:rPr>
          <w:color w:val="000000"/>
        </w:rPr>
        <w:t xml:space="preserve">policy language </w:t>
      </w:r>
      <w:r w:rsidR="00753083">
        <w:rPr>
          <w:color w:val="000000"/>
        </w:rPr>
        <w:t>for defining access control policies</w:t>
      </w:r>
      <w:r w:rsidR="008E3B40">
        <w:rPr>
          <w:color w:val="000000"/>
        </w:rPr>
        <w:t xml:space="preserve"> and a related processing model</w:t>
      </w:r>
      <w:r w:rsidR="00AD4C9E">
        <w:rPr>
          <w:color w:val="000000"/>
        </w:rPr>
        <w:t xml:space="preserve"> </w:t>
      </w:r>
      <w:r w:rsidR="00AD4C9E">
        <w:rPr>
          <w:noProof/>
          <w:color w:val="000000"/>
        </w:rPr>
        <w:t>which</w:t>
      </w:r>
      <w:r w:rsidRPr="00AD4C9E">
        <w:rPr>
          <w:noProof/>
          <w:color w:val="000000"/>
        </w:rPr>
        <w:t xml:space="preserve"> </w:t>
      </w:r>
      <w:r w:rsidR="00545013">
        <w:rPr>
          <w:noProof/>
          <w:color w:val="000000"/>
        </w:rPr>
        <w:t>permit</w:t>
      </w:r>
      <w:r w:rsidR="00AD4C9E"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w:t>
      </w:r>
      <w:r w:rsidR="008E3B40">
        <w:rPr>
          <w:color w:val="000000"/>
        </w:rPr>
        <w:lastRenderedPageBreak/>
        <w:t>recognized by OASIS standard</w:t>
      </w:r>
      <w:r w:rsidR="005756DF">
        <w:rPr>
          <w:rStyle w:val="FootnoteReference"/>
          <w:color w:val="000000"/>
        </w:rPr>
        <w:footnoteReference w:id="11"/>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w:t>
      </w:r>
      <w:r w:rsidR="00137E64">
        <w:rPr>
          <w:color w:val="000000"/>
        </w:rPr>
        <w:t xml:space="preserve">tion of authorizations as rules. </w:t>
      </w:r>
      <w:r w:rsidR="00776DE7">
        <w:rPr>
          <w:noProof/>
          <w:spacing w:val="-1"/>
          <w:lang w:val="x-none" w:eastAsia="x-none"/>
        </w:rPr>
        <w:t>T</w:t>
      </w:r>
      <w:r w:rsidRPr="00776DE7">
        <w:rPr>
          <w:noProof/>
          <w:spacing w:val="-1"/>
          <w:lang w:val="x-none" w:eastAsia="x-none"/>
        </w:rPr>
        <w:t>o</w:t>
      </w:r>
      <w:r w:rsidR="00F60177">
        <w:rPr>
          <w:spacing w:val="-1"/>
          <w:lang w:val="x-none" w:eastAsia="x-none"/>
        </w:rPr>
        <w:t xml:space="preserve"> maintain proper authorization </w:t>
      </w:r>
      <w:r w:rsidR="00F60177">
        <w:rPr>
          <w:spacing w:val="-1"/>
          <w:lang w:eastAsia="x-none"/>
        </w:rPr>
        <w:t>between</w:t>
      </w:r>
      <w:r w:rsidR="00F60177">
        <w:rPr>
          <w:spacing w:val="-1"/>
          <w:lang w:val="x-none" w:eastAsia="x-none"/>
        </w:rPr>
        <w:t xml:space="preserve"> different users and</w:t>
      </w:r>
      <w:r w:rsidR="00F60177">
        <w:rPr>
          <w:spacing w:val="-1"/>
          <w:lang w:eastAsia="x-none"/>
        </w:rPr>
        <w:t xml:space="preserve"> resources</w:t>
      </w:r>
      <w:r w:rsidRPr="000C299A">
        <w:rPr>
          <w:spacing w:val="-1"/>
          <w:lang w:val="x-none" w:eastAsia="x-none"/>
        </w:rPr>
        <w:t>, we will design and implement a series of XACML policies</w:t>
      </w:r>
      <w:r w:rsidR="000C299A" w:rsidRPr="000C299A">
        <w:rPr>
          <w:spacing w:val="-1"/>
          <w:lang w:val="x-none" w:eastAsia="x-none"/>
        </w:rPr>
        <w:t xml:space="preserve"> as shown in Appendix III and IV</w:t>
      </w:r>
      <w:r w:rsidRPr="000C299A">
        <w:rPr>
          <w:spacing w:val="-1"/>
          <w:lang w:val="x-none" w:eastAsia="x-none"/>
        </w:rPr>
        <w:t>.</w:t>
      </w:r>
      <w:r w:rsidR="00D906CA">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sidR="00E97E44">
        <w:rPr>
          <w:noProof/>
          <w:spacing w:val="-1"/>
          <w:lang w:eastAsia="x-none"/>
        </w:rPr>
        <w:t>defined</w:t>
      </w:r>
      <w:r w:rsidRPr="005C5B47">
        <w:rPr>
          <w:spacing w:val="-1"/>
          <w:lang w:val="x-none" w:eastAsia="x-none"/>
        </w:rPr>
        <w:t xml:space="preserve"> </w:t>
      </w:r>
      <w:r w:rsidR="004C68E0">
        <w:rPr>
          <w:spacing w:val="-1"/>
          <w:lang w:eastAsia="x-none"/>
        </w:rPr>
        <w:t xml:space="preserve">and </w:t>
      </w:r>
      <w:r w:rsidR="00632C8F">
        <w:rPr>
          <w:spacing w:val="-1"/>
          <w:lang w:eastAsia="x-none"/>
        </w:rPr>
        <w:t>written</w:t>
      </w:r>
      <w:r w:rsidR="00173172">
        <w:rPr>
          <w:spacing w:val="-1"/>
          <w:lang w:eastAsia="x-none"/>
        </w:rPr>
        <w:t xml:space="preserve"> </w:t>
      </w:r>
      <w:r w:rsidR="00776DE7">
        <w:rPr>
          <w:noProof/>
          <w:spacing w:val="-1"/>
          <w:lang w:val="x-none" w:eastAsia="x-none"/>
        </w:rPr>
        <w:t>by</w:t>
      </w:r>
      <w:r w:rsidRPr="005C5B47">
        <w:rPr>
          <w:spacing w:val="-1"/>
          <w:lang w:val="x-none" w:eastAsia="x-none"/>
        </w:rPr>
        <w:t xml:space="preserve"> specified </w:t>
      </w:r>
      <w:r w:rsidR="00173172">
        <w:rPr>
          <w:spacing w:val="-1"/>
          <w:lang w:eastAsia="x-none"/>
        </w:rPr>
        <w:t xml:space="preserve">business rules and </w:t>
      </w:r>
      <w:r w:rsidRPr="005C5B47">
        <w:rPr>
          <w:spacing w:val="-1"/>
          <w:lang w:val="x-none" w:eastAsia="x-none"/>
        </w:rPr>
        <w:t xml:space="preserve">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Pr="005C5B47">
        <w:rPr>
          <w:spacing w:val="-1"/>
          <w:lang w:val="x-none" w:eastAsia="x-none"/>
        </w:rPr>
        <w:t xml:space="preserve">security authorization requests </w:t>
      </w:r>
      <w:r w:rsidRPr="00545013">
        <w:rPr>
          <w:noProof/>
          <w:spacing w:val="-1"/>
          <w:lang w:val="x-none" w:eastAsia="x-none"/>
        </w:rPr>
        <w:t xml:space="preserve">are </w:t>
      </w:r>
      <w:r w:rsidR="00286655" w:rsidRPr="00545013">
        <w:rPr>
          <w:noProof/>
          <w:spacing w:val="-1"/>
          <w:lang w:eastAsia="x-none"/>
        </w:rPr>
        <w:t>handled</w:t>
      </w:r>
      <w:r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policies, and policy sets </w:t>
      </w:r>
      <w:r w:rsidR="005A4574">
        <w:rPr>
          <w:spacing w:val="-1"/>
          <w:lang w:eastAsia="x-none"/>
        </w:rPr>
        <w:t>to come up with</w:t>
      </w:r>
      <w:r w:rsidR="0035400A">
        <w:rPr>
          <w:spacing w:val="-1"/>
          <w:lang w:eastAsia="x-none"/>
        </w:rPr>
        <w:t xml:space="preserve"> </w:t>
      </w:r>
      <w:r w:rsidR="00872D10">
        <w:rPr>
          <w:spacing w:val="-1"/>
          <w:lang w:eastAsia="x-none"/>
        </w:rPr>
        <w:t>a</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7B7750">
        <w:rPr>
          <w:noProof/>
          <w:spacing w:val="-1"/>
          <w:lang w:eastAsia="x-none"/>
        </w:rPr>
        <w:t>T</w:t>
      </w:r>
      <w:r w:rsidR="007B7750" w:rsidRPr="00776DE7">
        <w:rPr>
          <w:noProof/>
          <w:spacing w:val="-1"/>
          <w:lang w:eastAsia="x-none"/>
        </w:rPr>
        <w:t>o</w:t>
      </w:r>
      <w:r w:rsidR="007B7750">
        <w:rPr>
          <w:spacing w:val="-1"/>
          <w:lang w:eastAsia="x-none"/>
        </w:rPr>
        <w:t xml:space="preserve"> </w:t>
      </w:r>
      <w:r w:rsidR="007B7750">
        <w:t xml:space="preserve">make it work seamlessly through dynamic changes to its run-time environment, react and adapt to the rapid changes in process execution. </w:t>
      </w:r>
      <w:r w:rsidR="007B7750" w:rsidRPr="005C5B47">
        <w:rPr>
          <w:spacing w:val="-1"/>
          <w:lang w:val="x-none" w:eastAsia="x-none"/>
        </w:rPr>
        <w:t xml:space="preserve">In this security model of the </w:t>
      </w:r>
      <w:r w:rsidR="007B7750">
        <w:rPr>
          <w:spacing w:val="-1"/>
          <w:lang w:eastAsia="x-none"/>
        </w:rPr>
        <w:t xml:space="preserve">adaptive </w:t>
      </w:r>
      <w:r w:rsidR="007B7750" w:rsidRPr="005C5B47">
        <w:rPr>
          <w:spacing w:val="-1"/>
          <w:lang w:val="x-none" w:eastAsia="x-none"/>
        </w:rPr>
        <w:t xml:space="preserve">software application, we propose a separation of code and </w:t>
      </w:r>
      <w:r w:rsidR="00322FA3">
        <w:rPr>
          <w:spacing w:val="-1"/>
          <w:lang w:eastAsia="x-none"/>
        </w:rPr>
        <w:t xml:space="preserve">authorization </w:t>
      </w:r>
      <w:r w:rsidR="00B176F6">
        <w:rPr>
          <w:spacing w:val="-1"/>
          <w:lang w:eastAsia="x-none"/>
        </w:rPr>
        <w:t>policy</w:t>
      </w:r>
      <w:r w:rsidR="007B7750" w:rsidRPr="005C5B47">
        <w:rPr>
          <w:spacing w:val="-1"/>
          <w:lang w:val="x-none" w:eastAsia="x-none"/>
        </w:rPr>
        <w:t xml:space="preserve"> by utilizing the Extensible XACML and making use of ABAC.</w:t>
      </w:r>
      <w:r w:rsidR="007B7750">
        <w:rPr>
          <w:spacing w:val="-1"/>
          <w:lang w:eastAsia="x-none"/>
        </w:rPr>
        <w:t xml:space="preserve"> </w:t>
      </w:r>
      <w:r w:rsidR="007B7750" w:rsidRPr="00545013">
        <w:rPr>
          <w:noProof/>
          <w:spacing w:val="-1"/>
          <w:lang w:eastAsia="x-none"/>
        </w:rPr>
        <w:t>This helps</w:t>
      </w:r>
      <w:r w:rsidR="007B7750">
        <w:rPr>
          <w:noProof/>
          <w:spacing w:val="-1"/>
          <w:lang w:eastAsia="x-none"/>
        </w:rPr>
        <w:t xml:space="preserve"> the system to </w:t>
      </w:r>
      <w:r w:rsidRPr="005C5B47">
        <w:rPr>
          <w:spacing w:val="-1"/>
          <w:lang w:val="x-none" w:eastAsia="x-none"/>
        </w:rPr>
        <w:t xml:space="preserve">make </w:t>
      </w:r>
      <w:r w:rsidR="00B17F53">
        <w:rPr>
          <w:spacing w:val="-1"/>
          <w:lang w:eastAsia="x-none"/>
        </w:rPr>
        <w:t>accurate</w:t>
      </w:r>
      <w:r w:rsidRPr="005C5B47">
        <w:rPr>
          <w:spacing w:val="-1"/>
          <w:lang w:val="x-none" w:eastAsia="x-none"/>
        </w:rPr>
        <w:t xml:space="preserve"> </w:t>
      </w:r>
      <w:r w:rsidR="00D43653">
        <w:rPr>
          <w:spacing w:val="-1"/>
          <w:lang w:eastAsia="x-none"/>
        </w:rPr>
        <w:t xml:space="preserve">authorization </w:t>
      </w:r>
      <w:r w:rsidRPr="005C5B47">
        <w:rPr>
          <w:spacing w:val="-1"/>
          <w:lang w:val="x-none" w:eastAsia="x-none"/>
        </w:rPr>
        <w:t>decisions and also make</w:t>
      </w:r>
      <w:r w:rsidR="005D3DCF">
        <w:rPr>
          <w:spacing w:val="-1"/>
          <w:lang w:eastAsia="x-none"/>
        </w:rPr>
        <w:t>s</w:t>
      </w:r>
      <w:r w:rsidRPr="005C5B47">
        <w:rPr>
          <w:spacing w:val="-1"/>
          <w:lang w:val="x-none" w:eastAsia="x-none"/>
        </w:rPr>
        <w:t xml:space="preserve"> </w:t>
      </w:r>
      <w:r w:rsidR="005D3DCF">
        <w:rPr>
          <w:spacing w:val="-1"/>
          <w:lang w:eastAsia="x-none"/>
        </w:rPr>
        <w:t>the</w:t>
      </w:r>
      <w:r w:rsidRPr="005C5B47">
        <w:rPr>
          <w:spacing w:val="-1"/>
          <w:lang w:val="x-none" w:eastAsia="x-none"/>
        </w:rPr>
        <w:t xml:space="preserve"> application more adaptive with the frequent organizational changes without looking deep into the code. </w:t>
      </w:r>
      <w:r w:rsidR="004A6053" w:rsidRPr="00545013">
        <w:rPr>
          <w:noProof/>
          <w:spacing w:val="-1"/>
          <w:lang w:val="x-none" w:eastAsia="x-none"/>
        </w:rPr>
        <w:t>This is</w:t>
      </w:r>
      <w:r w:rsidR="004A6053" w:rsidRPr="006E334C">
        <w:rPr>
          <w:spacing w:val="-1"/>
          <w:lang w:val="x-none" w:eastAsia="x-none"/>
        </w:rPr>
        <w:t xml:space="preserve"> how we can centralize where the software changes need to be made </w:t>
      </w:r>
      <w:r w:rsidR="004A6053">
        <w:rPr>
          <w:spacing w:val="-1"/>
          <w:lang w:val="x-none" w:eastAsia="x-none"/>
        </w:rPr>
        <w:t xml:space="preserve">rather following code-level </w:t>
      </w:r>
      <w:r w:rsidR="004A6053">
        <w:rPr>
          <w:spacing w:val="-1"/>
          <w:lang w:eastAsia="x-none"/>
        </w:rPr>
        <w:t>tracing</w:t>
      </w:r>
      <w:r w:rsidR="004A6053" w:rsidRPr="006E334C">
        <w:rPr>
          <w:spacing w:val="-1"/>
          <w:lang w:val="x-none" w:eastAsia="x-none"/>
        </w:rPr>
        <w:t xml:space="preserve">. </w:t>
      </w:r>
      <w:r w:rsidR="00F631DE">
        <w:rPr>
          <w:noProof/>
          <w:spacing w:val="-1"/>
          <w:lang w:eastAsia="x-none"/>
        </w:rPr>
        <w:t>However,</w:t>
      </w:r>
      <w:r w:rsidR="009828C7" w:rsidRPr="00F631DE">
        <w:rPr>
          <w:noProof/>
          <w:spacing w:val="-1"/>
          <w:lang w:eastAsia="x-none"/>
        </w:rPr>
        <w:t xml:space="preserve"> </w:t>
      </w:r>
      <w:r w:rsidR="004A6053" w:rsidRPr="00F631DE">
        <w:rPr>
          <w:noProof/>
          <w:spacing w:val="-1"/>
          <w:lang w:val="x-none" w:eastAsia="x-none"/>
        </w:rPr>
        <w:t>XACML</w:t>
      </w:r>
      <w:r w:rsidR="004A6053" w:rsidRPr="006E334C">
        <w:rPr>
          <w:spacing w:val="-1"/>
          <w:lang w:val="x-none" w:eastAsia="x-none"/>
        </w:rPr>
        <w:t xml:space="preserve"> policy files include all rules/policies for the application which can have great security implications. Simple mistakes while </w:t>
      </w:r>
      <w:r w:rsidR="004A6053" w:rsidRPr="00776DE7">
        <w:rPr>
          <w:noProof/>
          <w:spacing w:val="-1"/>
          <w:lang w:val="x-none" w:eastAsia="x-none"/>
        </w:rPr>
        <w:t>writing wrong</w:t>
      </w:r>
      <w:r w:rsidR="004A6053" w:rsidRPr="006E334C">
        <w:rPr>
          <w:spacing w:val="-1"/>
          <w:lang w:val="x-none" w:eastAsia="x-none"/>
        </w:rPr>
        <w:t xml:space="preserve"> policy rules can grant unauthorized access and deny legitimate access to the system. Restrictive authorization and administration can </w:t>
      </w:r>
      <w:r w:rsidR="004A6053" w:rsidRPr="00545013">
        <w:rPr>
          <w:noProof/>
          <w:spacing w:val="-1"/>
          <w:lang w:val="x-none" w:eastAsia="x-none"/>
        </w:rPr>
        <w:t>be handled</w:t>
      </w:r>
      <w:r w:rsidR="004A6053" w:rsidRPr="006E334C">
        <w:rPr>
          <w:spacing w:val="-1"/>
          <w:lang w:val="x-none" w:eastAsia="x-none"/>
        </w:rPr>
        <w:t xml:space="preserve"> by the implementation of XACML security </w:t>
      </w:r>
      <w:r w:rsidR="004A6053" w:rsidRPr="00776DE7">
        <w:rPr>
          <w:noProof/>
          <w:spacing w:val="-1"/>
          <w:lang w:val="x-none" w:eastAsia="x-none"/>
        </w:rPr>
        <w:t>policies</w:t>
      </w:r>
      <w:r w:rsidR="00D97CDE">
        <w:rPr>
          <w:noProof/>
          <w:spacing w:val="-1"/>
          <w:lang w:eastAsia="x-none"/>
        </w:rPr>
        <w:t xml:space="preserve"> based on attributes</w:t>
      </w:r>
      <w:r w:rsidR="004A6053">
        <w:rPr>
          <w:noProof/>
          <w:spacing w:val="-1"/>
          <w:lang w:val="x-none" w:eastAsia="x-none"/>
        </w:rPr>
        <w:t>;</w:t>
      </w:r>
      <w:r w:rsidR="004A6053" w:rsidRPr="00776DE7">
        <w:rPr>
          <w:noProof/>
          <w:spacing w:val="-1"/>
          <w:lang w:val="x-none" w:eastAsia="x-none"/>
        </w:rPr>
        <w:t xml:space="preserve"> that</w:t>
      </w:r>
      <w:r w:rsidR="004A6053" w:rsidRPr="006E334C">
        <w:rPr>
          <w:spacing w:val="-1"/>
          <w:lang w:val="x-none" w:eastAsia="x-none"/>
        </w:rPr>
        <w:t xml:space="preserve"> can establish who can view, edit, and authorize specific parts of the proposal. An attribute is a property of an </w:t>
      </w:r>
      <w:r w:rsidR="004A6053" w:rsidRPr="00776DE7">
        <w:rPr>
          <w:noProof/>
          <w:spacing w:val="-1"/>
          <w:lang w:val="x-none" w:eastAsia="x-none"/>
        </w:rPr>
        <w:t>object</w:t>
      </w:r>
      <w:r w:rsidR="004A6053">
        <w:rPr>
          <w:noProof/>
          <w:spacing w:val="-1"/>
          <w:lang w:val="x-none" w:eastAsia="x-none"/>
        </w:rPr>
        <w:t>;</w:t>
      </w:r>
      <w:r w:rsidR="004A6053" w:rsidRPr="00776DE7">
        <w:rPr>
          <w:noProof/>
          <w:spacing w:val="-1"/>
          <w:lang w:val="x-none" w:eastAsia="x-none"/>
        </w:rPr>
        <w:t xml:space="preserve"> an</w:t>
      </w:r>
      <w:r w:rsidR="004A6053" w:rsidRPr="006E334C">
        <w:rPr>
          <w:spacing w:val="-1"/>
          <w:lang w:val="x-none" w:eastAsia="x-none"/>
        </w:rPr>
        <w:t xml:space="preserve"> authorization credential is a statement or assertion about an attribute. In particular, a credential must be based on defined attributes for a subject and during each action </w:t>
      </w:r>
      <w:r w:rsidR="008E0E0B">
        <w:rPr>
          <w:spacing w:val="-1"/>
          <w:lang w:eastAsia="x-none"/>
        </w:rPr>
        <w:t>which</w:t>
      </w:r>
      <w:r w:rsidR="004A6053" w:rsidRPr="006E334C">
        <w:rPr>
          <w:spacing w:val="-1"/>
          <w:lang w:val="x-none" w:eastAsia="x-none"/>
        </w:rPr>
        <w:t xml:space="preserve"> validate</w:t>
      </w:r>
      <w:r w:rsidR="008E0E0B">
        <w:rPr>
          <w:spacing w:val="-1"/>
          <w:lang w:eastAsia="x-none"/>
        </w:rPr>
        <w:t>s and matches</w:t>
      </w:r>
      <w:r w:rsidR="004A6053" w:rsidRPr="006E334C">
        <w:rPr>
          <w:spacing w:val="-1"/>
          <w:lang w:val="x-none" w:eastAsia="x-none"/>
        </w:rPr>
        <w:t xml:space="preserve"> the pre-defined policy constraints</w:t>
      </w:r>
      <w:r w:rsidR="004A6053">
        <w:rPr>
          <w:spacing w:val="-1"/>
          <w:lang w:eastAsia="x-none"/>
        </w:rPr>
        <w:t>.</w:t>
      </w:r>
    </w:p>
    <w:p w14:paraId="724527BD" w14:textId="2B680DDB"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5C6B07">
        <w:t xml:space="preserve">Figure </w:t>
      </w:r>
      <w:r w:rsidR="005C6B07">
        <w:rPr>
          <w:noProof/>
        </w:rPr>
        <w:t>4</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sidR="00B74F0B">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6E83475F"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sidR="003C6BD5">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7769ECBA" w14:textId="0C44652F"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F631DE">
        <w:rPr>
          <w:rFonts w:ascii="Calibri" w:eastAsia="PMingLiU" w:hAnsi="Calibri"/>
          <w:noProof/>
          <w:spacing w:val="-1"/>
          <w:sz w:val="22"/>
          <w:szCs w:val="22"/>
          <w:lang w:eastAsia="x-none" w:bidi="ar-SA"/>
        </w:rPr>
        <w:t>P</w:t>
      </w:r>
      <w:r w:rsidR="006F24FD" w:rsidRPr="00F631DE">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w:t>
      </w:r>
      <w:r w:rsidR="00852F8A">
        <w:rPr>
          <w:rFonts w:ascii="Calibri" w:eastAsia="PMingLiU" w:hAnsi="Calibri"/>
          <w:spacing w:val="-1"/>
          <w:sz w:val="22"/>
          <w:szCs w:val="22"/>
          <w:lang w:eastAsia="x-none" w:bidi="ar-SA"/>
        </w:rPr>
        <w:t xml:space="preserve">rules </w:t>
      </w:r>
      <w:r w:rsidR="006F24FD" w:rsidRPr="00DE12F7">
        <w:rPr>
          <w:rFonts w:ascii="Calibri" w:eastAsia="PMingLiU" w:hAnsi="Calibri"/>
          <w:spacing w:val="-1"/>
          <w:sz w:val="22"/>
          <w:szCs w:val="22"/>
          <w:lang w:eastAsia="x-none" w:bidi="ar-SA"/>
        </w:rPr>
        <w:t xml:space="preserve">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sidR="00B909DF">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408ADAAD" w14:textId="77777777" w:rsidR="00333D0B" w:rsidRDefault="00333D0B" w:rsidP="00DC7471">
      <w:pPr>
        <w:pStyle w:val="BodyText"/>
        <w:keepNext/>
        <w:framePr w:w="4311" w:h="4182" w:hRule="exact" w:wrap="around" w:vAnchor="page" w:hAnchor="page" w:x="7726" w:y="6112"/>
        <w:ind w:firstLine="0"/>
      </w:pPr>
      <w:r>
        <w:rPr>
          <w:noProof/>
          <w:lang w:val="en-US" w:eastAsia="en-US"/>
        </w:rPr>
        <w:drawing>
          <wp:inline distT="0" distB="0" distL="0" distR="0" wp14:anchorId="55EF4B8F" wp14:editId="4AB1A402">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4A705501" w:rsidR="00333D0B" w:rsidRDefault="00333D0B" w:rsidP="00DC7471">
      <w:pPr>
        <w:pStyle w:val="Caption"/>
        <w:framePr w:w="4311" w:h="4182" w:hRule="exact" w:wrap="around" w:vAnchor="page" w:hAnchor="page" w:x="7726" w:y="6112"/>
      </w:pPr>
      <w:bookmarkStart w:id="5" w:name="_Ref448100155"/>
      <w:r>
        <w:t xml:space="preserve">Figure </w:t>
      </w:r>
      <w:r w:rsidR="009E5140">
        <w:fldChar w:fldCharType="begin"/>
      </w:r>
      <w:r w:rsidR="009E5140">
        <w:instrText xml:space="preserve"> SEQ Figure \* ARABIC </w:instrText>
      </w:r>
      <w:r w:rsidR="009E5140">
        <w:fldChar w:fldCharType="separate"/>
      </w:r>
      <w:r w:rsidR="005C6B07">
        <w:rPr>
          <w:noProof/>
        </w:rPr>
        <w:t>5</w:t>
      </w:r>
      <w:r w:rsidR="009E5140">
        <w:rPr>
          <w:noProof/>
        </w:rPr>
        <w:fldChar w:fldCharType="end"/>
      </w:r>
      <w:bookmarkEnd w:id="5"/>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w:t>
      </w:r>
      <w:r w:rsidR="002C06AC" w:rsidRPr="00A17D6E">
        <w:rPr>
          <w:i/>
          <w:noProof/>
        </w:rPr>
        <w:t>attribute</w:t>
      </w:r>
      <w:r w:rsidR="002C06AC">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w:t>
      </w:r>
      <w:r w:rsidR="003847F7">
        <w:rPr>
          <w:i/>
          <w:spacing w:val="-1"/>
          <w:lang w:eastAsia="x-none"/>
        </w:rPr>
        <w:lastRenderedPageBreak/>
        <w:t xml:space="preserve">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545013">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5</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675AB31B" w14:textId="6FB7C8C1"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t>As</w:t>
      </w:r>
      <w:r w:rsidRPr="00BE4AA7">
        <w:rPr>
          <w:spacing w:val="-1"/>
          <w:lang w:val="x-none" w:eastAsia="x-none"/>
        </w:rPr>
        <w:t xml:space="preserve"> a policy can have multiple </w:t>
      </w:r>
      <w:r w:rsidRPr="00A17D6E">
        <w:rPr>
          <w:noProof/>
          <w:spacing w:val="-1"/>
          <w:lang w:val="x-none" w:eastAsia="x-none"/>
        </w:rPr>
        <w:t>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w:t>
      </w:r>
    </w:p>
    <w:p w14:paraId="65499A8F" w14:textId="314CD545" w:rsidR="00770789" w:rsidRPr="00C50E7D" w:rsidRDefault="00770789" w:rsidP="000E065B">
      <w:pPr>
        <w:spacing w:after="0"/>
        <w:jc w:val="both"/>
        <w:rPr>
          <w:spacing w:val="-1"/>
          <w:lang w:eastAsia="x-none"/>
        </w:rPr>
      </w:pPr>
      <w:r w:rsidRPr="005C5B47">
        <w:rPr>
          <w:spacing w:val="-1"/>
          <w:lang w:val="x-none" w:eastAsia="x-none"/>
        </w:rPr>
        <w:t xml:space="preserve">The policy driven nature of the decisions requires that the decision-making capability </w:t>
      </w:r>
      <w:r w:rsidR="00545013">
        <w:rPr>
          <w:noProof/>
          <w:spacing w:val="-1"/>
          <w:lang w:val="x-none" w:eastAsia="x-none"/>
        </w:rPr>
        <w:t>be</w:t>
      </w:r>
      <w:r w:rsidRPr="00545013">
        <w:rPr>
          <w:noProof/>
          <w:spacing w:val="-1"/>
          <w:lang w:val="x-none" w:eastAsia="x-none"/>
        </w:rPr>
        <w:t xml:space="preserve"> externalized</w:t>
      </w:r>
      <w:r w:rsidRPr="005C5B47">
        <w:rPr>
          <w:spacing w:val="-1"/>
          <w:lang w:val="x-none" w:eastAsia="x-none"/>
        </w:rPr>
        <w:t xml:space="preserve"> from systems/applications/services and not </w:t>
      </w:r>
      <w:r w:rsidRPr="00545013">
        <w:rPr>
          <w:noProof/>
          <w:spacing w:val="-1"/>
          <w:lang w:val="x-none" w:eastAsia="x-none"/>
        </w:rPr>
        <w:t>be embedded</w:t>
      </w:r>
      <w:r w:rsidRPr="005C5B47">
        <w:rPr>
          <w:spacing w:val="-1"/>
          <w:lang w:val="x-none" w:eastAsia="x-none"/>
        </w:rPr>
        <w:t xml:space="preserve"> within </w:t>
      </w:r>
      <w:r w:rsidR="001C6DBF">
        <w:rPr>
          <w:spacing w:val="-1"/>
          <w:lang w:eastAsia="x-none"/>
        </w:rPr>
        <w:t xml:space="preserve">the </w:t>
      </w:r>
      <w:r w:rsidRPr="005C5B47">
        <w:rPr>
          <w:spacing w:val="-1"/>
          <w:lang w:val="x-none" w:eastAsia="x-none"/>
        </w:rPr>
        <w:t xml:space="preserve">code. The </w:t>
      </w:r>
      <w:r w:rsidR="00E06D9F">
        <w:rPr>
          <w:spacing w:val="-1"/>
          <w:lang w:eastAsia="x-none"/>
        </w:rPr>
        <w:t xml:space="preserve">final </w:t>
      </w:r>
      <w:r w:rsidRPr="005C5B47">
        <w:rPr>
          <w:spacing w:val="-1"/>
          <w:lang w:val="x-none" w:eastAsia="x-none"/>
        </w:rPr>
        <w:t xml:space="preserve">decision </w:t>
      </w:r>
      <w:r w:rsidR="00E06D9F" w:rsidRPr="00545013">
        <w:rPr>
          <w:noProof/>
          <w:spacing w:val="-1"/>
          <w:lang w:eastAsia="x-none"/>
        </w:rPr>
        <w:t>is</w:t>
      </w:r>
      <w:r w:rsidRPr="00545013">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w:t>
      </w:r>
      <w:r w:rsidR="00887277">
        <w:rPr>
          <w:spacing w:val="-1"/>
          <w:lang w:eastAsia="x-none"/>
        </w:rPr>
        <w:t xml:space="preserve">hidden </w:t>
      </w:r>
      <w:r w:rsidR="00E06D9F">
        <w:rPr>
          <w:spacing w:val="-1"/>
          <w:lang w:eastAsia="x-none"/>
        </w:rPr>
        <w:t>context</w:t>
      </w:r>
      <w:r w:rsidR="00E40BE8">
        <w:rPr>
          <w:spacing w:val="-1"/>
          <w:lang w:eastAsia="x-none"/>
        </w:rPr>
        <w:t xml:space="preserve">ual </w:t>
      </w:r>
      <w:r w:rsidR="00903CD7">
        <w:rPr>
          <w:spacing w:val="-1"/>
          <w:lang w:eastAsia="x-none"/>
        </w:rPr>
        <w:t>information</w:t>
      </w:r>
      <w:r w:rsidRPr="005C5B47">
        <w:rPr>
          <w:spacing w:val="-1"/>
          <w:lang w:val="x-none" w:eastAsia="x-none"/>
        </w:rPr>
        <w:t xml:space="preserve">, that </w:t>
      </w:r>
      <w:r w:rsidRPr="00545013">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508A1AD0" w14:textId="3EBA0869"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xml:space="preserve">: campus network, </w:t>
      </w:r>
      <w:r w:rsidR="005105C7">
        <w:rPr>
          <w:rFonts w:ascii="Calibri" w:eastAsia="PMingLiU" w:hAnsi="Calibri"/>
          <w:spacing w:val="-1"/>
          <w:sz w:val="22"/>
          <w:szCs w:val="22"/>
          <w:lang w:eastAsia="x-none" w:bidi="ar-SA"/>
        </w:rPr>
        <w:t>IP</w:t>
      </w:r>
      <w:r w:rsidR="0001380A">
        <w:rPr>
          <w:rFonts w:ascii="Calibri" w:eastAsia="PMingLiU" w:hAnsi="Calibri"/>
          <w:spacing w:val="-1"/>
          <w:sz w:val="22"/>
          <w:szCs w:val="22"/>
          <w:lang w:eastAsia="x-none" w:bidi="ar-SA"/>
        </w:rPr>
        <w:t xml:space="preserve"> address, </w:t>
      </w:r>
      <w:r w:rsidR="00017CA5">
        <w:rPr>
          <w:rFonts w:ascii="Calibri" w:eastAsia="PMingLiU" w:hAnsi="Calibri"/>
          <w:spacing w:val="-1"/>
          <w:sz w:val="22"/>
          <w:szCs w:val="22"/>
          <w:lang w:eastAsia="x-none" w:bidi="ar-SA"/>
        </w:rPr>
        <w:t>date time</w:t>
      </w:r>
      <w:r w:rsidR="0001380A">
        <w:rPr>
          <w:rFonts w:ascii="Calibri" w:eastAsia="PMingLiU" w:hAnsi="Calibri"/>
          <w:spacing w:val="-1"/>
          <w:sz w:val="22"/>
          <w:szCs w:val="22"/>
          <w:lang w:eastAsia="x-none" w:bidi="ar-SA"/>
        </w:rPr>
        <w:t xml:space="preserve">, </w:t>
      </w:r>
      <w:r w:rsidRPr="005C5B47">
        <w:rPr>
          <w:rFonts w:ascii="Calibri" w:eastAsia="PMingLiU" w:hAnsi="Calibri"/>
          <w:spacing w:val="-1"/>
          <w:sz w:val="22"/>
          <w:szCs w:val="22"/>
          <w:lang w:val="x-none" w:eastAsia="x-none" w:bidi="ar-SA"/>
        </w:rPr>
        <w:t>mobile devices</w:t>
      </w:r>
    </w:p>
    <w:p w14:paraId="5D337F0B" w14:textId="61328D28" w:rsidR="00770789" w:rsidRPr="00E9183F" w:rsidRDefault="00770789" w:rsidP="00741113">
      <w:pPr>
        <w:keepNext/>
        <w:spacing w:after="0"/>
        <w:jc w:val="both"/>
        <w:rPr>
          <w:spacing w:val="-1"/>
          <w:lang w:val="x-none" w:eastAsia="x-none"/>
        </w:rPr>
      </w:pPr>
      <w:r>
        <w:rPr>
          <w:noProof/>
          <w:lang w:eastAsia="en-US"/>
        </w:rPr>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0E08635F" w:rsidR="00894951" w:rsidRPr="00B90DAA" w:rsidRDefault="00894951" w:rsidP="0083409B">
                            <w:pPr>
                              <w:pStyle w:val="Caption"/>
                              <w:spacing w:line="360" w:lineRule="auto"/>
                              <w:rPr>
                                <w:rFonts w:ascii="Calibri" w:eastAsia="PMingLiU" w:hAnsi="Calibri"/>
                                <w:spacing w:val="-1"/>
                                <w:lang w:val="x-none" w:eastAsia="x-none"/>
                              </w:rPr>
                            </w:pPr>
                            <w:bookmarkStart w:id="6" w:name="_Ref448099753"/>
                            <w:r>
                              <w:t xml:space="preserve">Figure </w:t>
                            </w:r>
                            <w:r w:rsidR="009E5140">
                              <w:fldChar w:fldCharType="begin"/>
                            </w:r>
                            <w:r w:rsidR="009E5140">
                              <w:instrText xml:space="preserve"> SEQ Figure \* ARABIC </w:instrText>
                            </w:r>
                            <w:r w:rsidR="009E5140">
                              <w:fldChar w:fldCharType="separate"/>
                            </w:r>
                            <w:r>
                              <w:rPr>
                                <w:noProof/>
                              </w:rPr>
                              <w:t>6</w:t>
                            </w:r>
                            <w:r w:rsidR="009E5140">
                              <w:rPr>
                                <w:noProof/>
                              </w:rPr>
                              <w:fldChar w:fldCharType="end"/>
                            </w:r>
                            <w:bookmarkEnd w:id="6"/>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0E08635F" w:rsidR="00894951" w:rsidRPr="00B90DAA" w:rsidRDefault="00894951" w:rsidP="0083409B">
                      <w:pPr>
                        <w:pStyle w:val="Caption"/>
                        <w:spacing w:line="360" w:lineRule="auto"/>
                        <w:rPr>
                          <w:rFonts w:ascii="Calibri" w:eastAsia="PMingLiU" w:hAnsi="Calibri"/>
                          <w:spacing w:val="-1"/>
                          <w:lang w:val="x-none" w:eastAsia="x-none"/>
                        </w:rPr>
                      </w:pPr>
                      <w:bookmarkStart w:id="7" w:name="_Ref448099753"/>
                      <w:r>
                        <w:t xml:space="preserve">Figure </w:t>
                      </w:r>
                      <w:r>
                        <w:fldChar w:fldCharType="begin"/>
                      </w:r>
                      <w:r>
                        <w:instrText xml:space="preserve"> SEQ Figure \* ARABIC </w:instrText>
                      </w:r>
                      <w:r>
                        <w:fldChar w:fldCharType="separate"/>
                      </w:r>
                      <w:r>
                        <w:rPr>
                          <w:noProof/>
                        </w:rPr>
                        <w:t>6</w:t>
                      </w:r>
                      <w:r>
                        <w:rPr>
                          <w:noProof/>
                        </w:rPr>
                        <w:fldChar w:fldCharType="end"/>
                      </w:r>
                      <w:bookmarkEnd w:id="7"/>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545013">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A data flow diagram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5C6B07">
        <w:t xml:space="preserve">Figure </w:t>
      </w:r>
      <w:r w:rsidR="005C6B07">
        <w:rPr>
          <w:noProof/>
        </w:rPr>
        <w:t>6</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6E0439FE"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Pr="00FD510A">
        <w:rPr>
          <w:spacing w:val="-1"/>
          <w:lang w:val="x-none" w:eastAsia="x-none"/>
        </w:rPr>
        <w:t>source of attribute values (i.e. a resource, subject, environment</w:t>
      </w:r>
      <w:r w:rsidR="007629C6">
        <w:rPr>
          <w:spacing w:val="-1"/>
          <w:lang w:eastAsia="x-none"/>
        </w:rPr>
        <w:t xml:space="preserve"> conditions</w:t>
      </w:r>
      <w:r w:rsidRPr="00FD510A">
        <w:rPr>
          <w:spacing w:val="-1"/>
          <w:lang w:val="x-none" w:eastAsia="x-none"/>
        </w:rPr>
        <w: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545013">
        <w:rPr>
          <w:noProof/>
          <w:spacing w:val="-1"/>
          <w:lang w:eastAsia="x-none"/>
        </w:rPr>
        <w:t>are</w:t>
      </w:r>
      <w:r w:rsidR="00131814" w:rsidRPr="00545013">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lastRenderedPageBreak/>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0E6F930B" w14:textId="062338BC" w:rsidR="006B4345" w:rsidRPr="006B4345" w:rsidRDefault="00770789" w:rsidP="006B4345">
      <w:pPr>
        <w:numPr>
          <w:ilvl w:val="0"/>
          <w:numId w:val="1"/>
        </w:numPr>
        <w:spacing w:after="0"/>
        <w:jc w:val="both"/>
        <w:rPr>
          <w:spacing w:val="-1"/>
          <w:lang w:val="x-none" w:eastAsia="x-none"/>
        </w:rPr>
      </w:pPr>
      <w:r w:rsidRPr="00500813">
        <w:rPr>
          <w:spacing w:val="-1"/>
          <w:lang w:val="x-none" w:eastAsia="x-none"/>
        </w:rPr>
        <w:t xml:space="preserve">Once the policy </w:t>
      </w:r>
      <w:r w:rsidRPr="00545013">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00214FDC">
        <w:rPr>
          <w:spacing w:val="-1"/>
          <w:lang w:val="x-none" w:eastAsia="x-none"/>
        </w:rPr>
        <w:t xml:space="preserve"> it executes </w:t>
      </w:r>
      <w:r w:rsidR="00F8645F">
        <w:rPr>
          <w:spacing w:val="-1"/>
          <w:lang w:eastAsia="x-none"/>
        </w:rPr>
        <w:t>associated</w:t>
      </w:r>
      <w:r w:rsidRPr="00500813">
        <w:rPr>
          <w:spacing w:val="-1"/>
          <w:lang w:val="x-none" w:eastAsia="x-none"/>
        </w:rPr>
        <w:t xml:space="preserve"> obligation</w:t>
      </w:r>
      <w:r w:rsidR="00CA7A17">
        <w:rPr>
          <w:spacing w:val="-1"/>
          <w:lang w:eastAsia="x-none"/>
        </w:rPr>
        <w:t>s</w:t>
      </w:r>
      <w:r w:rsidR="00602ADF">
        <w:rPr>
          <w:spacing w:val="-1"/>
          <w:lang w:eastAsia="x-none"/>
        </w:rPr>
        <w:t xml:space="preserve"> and advice</w:t>
      </w:r>
      <w:r w:rsidR="00214FDC">
        <w:rPr>
          <w:spacing w:val="-1"/>
          <w:lang w:eastAsia="x-none"/>
        </w:rPr>
        <w:t xml:space="preserve"> if any</w:t>
      </w:r>
      <w:r w:rsidRPr="00500813">
        <w:rPr>
          <w:spacing w:val="-1"/>
          <w:lang w:val="x-none" w:eastAsia="x-none"/>
        </w:rPr>
        <w:t>.</w:t>
      </w:r>
    </w:p>
    <w:p w14:paraId="5E19C29D" w14:textId="53F0884D" w:rsidR="00770789" w:rsidRPr="006E334C" w:rsidRDefault="00770789" w:rsidP="000E065B">
      <w:pPr>
        <w:spacing w:after="0"/>
        <w:jc w:val="both"/>
        <w:rPr>
          <w:spacing w:val="-1"/>
          <w:lang w:val="x-none" w:eastAsia="x-none"/>
        </w:rPr>
      </w:pPr>
      <w:r w:rsidRPr="006E334C">
        <w:rPr>
          <w:spacing w:val="-1"/>
          <w:lang w:val="x-none" w:eastAsia="x-none"/>
        </w:rPr>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all</w:t>
      </w:r>
      <w:r w:rsidR="00FE3A48">
        <w:rPr>
          <w:spacing w:val="-1"/>
          <w:lang w:eastAsia="x-none"/>
        </w:rPr>
        <w:t>ow the access request or deny it. The response</w:t>
      </w:r>
      <w:r w:rsidR="00303CEA">
        <w:rPr>
          <w:spacing w:val="-1"/>
          <w:lang w:eastAsia="x-none"/>
        </w:rPr>
        <w:t xml:space="preserve"> </w:t>
      </w:r>
      <w:r w:rsidR="00FE3A48">
        <w:rPr>
          <w:spacing w:val="-1"/>
          <w:lang w:eastAsia="x-none"/>
        </w:rPr>
        <w:t>also</w:t>
      </w:r>
      <w:r w:rsidR="00303CEA">
        <w:rPr>
          <w:spacing w:val="-1"/>
          <w:lang w:eastAsia="x-none"/>
        </w:rPr>
        <w:t xml:space="preserve"> returns </w:t>
      </w:r>
      <w:r w:rsidR="00303CEA" w:rsidRPr="00303CEA">
        <w:rPr>
          <w:noProof/>
          <w:spacing w:val="-1"/>
          <w:lang w:eastAsia="x-none"/>
        </w:rPr>
        <w:t xml:space="preserve">associated </w:t>
      </w:r>
      <w:r w:rsidRPr="006E334C">
        <w:rPr>
          <w:spacing w:val="-1"/>
          <w:lang w:val="x-none" w:eastAsia="x-none"/>
        </w:rPr>
        <w:t>obligation</w:t>
      </w:r>
      <w:r w:rsidR="00CA7A17">
        <w:rPr>
          <w:spacing w:val="-1"/>
          <w:lang w:eastAsia="x-none"/>
        </w:rPr>
        <w:t>s</w:t>
      </w:r>
      <w:r w:rsidRPr="006E334C">
        <w:rPr>
          <w:spacing w:val="-1"/>
          <w:lang w:val="x-none" w:eastAsia="x-none"/>
        </w:rPr>
        <w:t xml:space="preserve">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sidR="007E200B">
        <w:rPr>
          <w:spacing w:val="-1"/>
          <w:lang w:eastAsia="x-none"/>
        </w:rPr>
        <w:t xml:space="preserve"> This new concept of </w:t>
      </w:r>
      <w:r w:rsidR="00D93F26">
        <w:rPr>
          <w:noProof/>
          <w:spacing w:val="-1"/>
          <w:lang w:eastAsia="x-none"/>
        </w:rPr>
        <w:t>constrained</w:t>
      </w:r>
      <w:r w:rsidR="007E200B">
        <w:rPr>
          <w:spacing w:val="-1"/>
          <w:lang w:eastAsia="x-none"/>
        </w:rPr>
        <w:t xml:space="preserve"> tasks to be followed </w:t>
      </w:r>
      <w:r w:rsidR="00C2609B">
        <w:rPr>
          <w:spacing w:val="-1"/>
          <w:lang w:eastAsia="x-none"/>
        </w:rPr>
        <w:t xml:space="preserve">before or </w:t>
      </w:r>
      <w:r w:rsidR="007E200B">
        <w:rPr>
          <w:spacing w:val="-1"/>
          <w:lang w:eastAsia="x-none"/>
        </w:rPr>
        <w:t xml:space="preserve">after a request makes the software more secure and user more accountable. </w:t>
      </w:r>
      <w:r w:rsidRPr="005160AC">
        <w:rPr>
          <w:noProof/>
          <w:spacing w:val="-1"/>
          <w:lang w:val="x-none" w:eastAsia="x-none"/>
        </w:rPr>
        <w:t xml:space="preserve">The </w:t>
      </w:r>
      <w:r w:rsidR="00411BF7" w:rsidRPr="005160AC">
        <w:rPr>
          <w:noProof/>
          <w:spacing w:val="-1"/>
          <w:lang w:eastAsia="x-none"/>
        </w:rPr>
        <w:t>key</w:t>
      </w:r>
      <w:r w:rsidRPr="005160AC">
        <w:rPr>
          <w:noProof/>
          <w:spacing w:val="-1"/>
          <w:lang w:val="x-none" w:eastAsia="x-none"/>
        </w:rPr>
        <w:t xml:space="preserve"> areas of</w:t>
      </w:r>
      <w:r w:rsidRPr="006E334C">
        <w:rPr>
          <w:spacing w:val="-1"/>
          <w:lang w:val="x-none" w:eastAsia="x-none"/>
        </w:rPr>
        <w:t xml:space="preserve"> concern for this proposed solution are Proper Authorization, Obligati</w:t>
      </w:r>
      <w:r w:rsidR="002D3B1C">
        <w:rPr>
          <w:spacing w:val="-1"/>
          <w:lang w:val="x-none" w:eastAsia="x-none"/>
        </w:rPr>
        <w:t>on</w:t>
      </w:r>
      <w:r w:rsidR="00CA7A17">
        <w:rPr>
          <w:spacing w:val="-1"/>
          <w:lang w:eastAsia="x-none"/>
        </w:rPr>
        <w:t>s</w:t>
      </w:r>
      <w:r w:rsidR="002D3B1C">
        <w:rPr>
          <w:spacing w:val="-1"/>
          <w:lang w:val="x-none" w:eastAsia="x-none"/>
        </w:rPr>
        <w:t>, and Delegation of Authority.</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5F7BDF72"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545013">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545013">
        <w:rPr>
          <w:noProof/>
          <w:spacing w:val="-1"/>
          <w:lang w:eastAsia="x-none"/>
        </w:rPr>
        <w:t xml:space="preserve">be </w:t>
      </w:r>
      <w:r w:rsidRPr="00545013">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545013">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545013">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545013">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lastRenderedPageBreak/>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545013">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C57ECB"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545013">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545013">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545013">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3C8365E0"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545013">
        <w:rPr>
          <w:noProof/>
          <w:shd w:val="clear" w:color="auto" w:fill="FFFFFF"/>
        </w:rPr>
        <w:t xml:space="preserve">are </w:t>
      </w:r>
      <w:r w:rsidRPr="00545013">
        <w:rPr>
          <w:noProof/>
        </w:rPr>
        <w:t>violated</w:t>
      </w:r>
      <w:r>
        <w:t xml:space="preserve">. Assignment of delegation </w:t>
      </w:r>
      <w:r w:rsidRPr="00074BBC">
        <w:t xml:space="preserve">can </w:t>
      </w:r>
      <w:r w:rsidRPr="00545013">
        <w:rPr>
          <w:noProof/>
        </w:rPr>
        <w:t>be based</w:t>
      </w:r>
      <w:r>
        <w:t xml:space="preserve"> on time, workload and users’ at</w:t>
      </w:r>
      <w:r w:rsidRPr="00074BBC">
        <w:t>tributes.</w:t>
      </w:r>
      <w:r>
        <w:t xml:space="preserve"> The dynamic and decentralized </w:t>
      </w:r>
      <w:r>
        <w:lastRenderedPageBreak/>
        <w:t xml:space="preserve">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545013">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545013">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u</w:t>
      </w:r>
      <w:r w:rsidR="005A133D">
        <w:rPr>
          <w:spacing w:val="-1"/>
          <w:lang w:eastAsia="x-none"/>
        </w:rPr>
        <w:t xml:space="preserve">tilized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545013">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lastRenderedPageBreak/>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A62446">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w:t>
      </w:r>
      <w:r w:rsidRPr="00A62446">
        <w:rPr>
          <w:rFonts w:ascii="ArialMT" w:hAnsi="ArialMT" w:cs="ArialMT"/>
          <w:noProof/>
          <w:szCs w:val="24"/>
        </w:rPr>
        <w:t>Sainan</w:t>
      </w:r>
      <w:r w:rsidRPr="00C63EF0">
        <w:rPr>
          <w:rFonts w:ascii="ArialMT" w:hAnsi="ArialMT" w:cs="ArialMT"/>
          <w:noProof/>
          <w:szCs w:val="24"/>
        </w:rPr>
        <w:t xml:space="preserve">,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 xml:space="preserve">NIST Special Publication 800-162 DRAFT - FINAL </w:t>
      </w:r>
      <w:r w:rsidRPr="00A62446">
        <w:rPr>
          <w:rFonts w:ascii="ArialMT" w:hAnsi="ArialMT" w:cs="ArialMT"/>
          <w:i/>
          <w:iCs/>
          <w:noProof/>
          <w:szCs w:val="24"/>
        </w:rPr>
        <w:t>Guide to Attribute Based Access Control ( ABAC ) Definition and Considerations</w:t>
      </w:r>
      <w:r w:rsidRPr="00C63EF0">
        <w:rPr>
          <w:rFonts w:ascii="ArialMT" w:hAnsi="ArialMT" w:cs="ArialMT"/>
          <w:i/>
          <w:iCs/>
          <w:noProof/>
          <w:szCs w:val="24"/>
        </w:rPr>
        <w:t xml:space="preserve">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w:t>
      </w:r>
      <w:r w:rsidRPr="00A62446">
        <w:rPr>
          <w:rFonts w:ascii="ArialMT" w:hAnsi="ArialMT" w:cs="ArialMT"/>
          <w:noProof/>
          <w:szCs w:val="24"/>
        </w:rPr>
        <w:t>Tolone</w:t>
      </w:r>
      <w:r w:rsidRPr="00C63EF0">
        <w:rPr>
          <w:rFonts w:ascii="ArialMT" w:hAnsi="ArialMT" w:cs="ArialMT"/>
          <w:noProof/>
          <w:szCs w:val="24"/>
        </w:rPr>
        <w:t xml:space="preserv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 xml:space="preserve">5th Int. Conf. Inf. Assur. </w:t>
      </w:r>
      <w:r w:rsidRPr="00A62446">
        <w:rPr>
          <w:rFonts w:ascii="ArialMT" w:hAnsi="ArialMT" w:cs="ArialMT"/>
          <w:i/>
          <w:iCs/>
          <w:noProof/>
          <w:szCs w:val="24"/>
        </w:rPr>
        <w:t>Secur</w:t>
      </w:r>
      <w:r w:rsidRPr="00C63EF0">
        <w:rPr>
          <w:rFonts w:ascii="ArialMT" w:hAnsi="ArialMT" w:cs="ArialMT"/>
          <w:i/>
          <w:iCs/>
          <w:noProof/>
          <w:szCs w:val="24"/>
        </w:rPr>
        <w:t>.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 xml:space="preserve">J. Zhang, J. Sun, N. Li, and C. Hu, “Based on Mul-weighCted Roles in </w:t>
      </w:r>
      <w:r w:rsidRPr="00A62446">
        <w:rPr>
          <w:rFonts w:ascii="ArialMT" w:hAnsi="ArialMT" w:cs="ArialMT"/>
          <w:noProof/>
          <w:szCs w:val="24"/>
        </w:rPr>
        <w:t>Worklsow</w:t>
      </w:r>
      <w:r w:rsidRPr="00C63EF0">
        <w:rPr>
          <w:rFonts w:ascii="ArialMT" w:hAnsi="ArialMT" w:cs="ArialMT"/>
          <w:noProof/>
          <w:szCs w:val="24"/>
        </w:rPr>
        <w:t xml:space="preserve">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w:t>
      </w:r>
      <w:r w:rsidRPr="00C63EF0">
        <w:rPr>
          <w:rFonts w:ascii="ArialMT" w:hAnsi="ArialMT" w:cs="ArialMT"/>
          <w:noProof/>
          <w:szCs w:val="24"/>
        </w:rPr>
        <w:lastRenderedPageBreak/>
        <w:t xml:space="preserve">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Abassi,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Aucher, S. Barker, G. Boella, V. Genovese, and L. Van Der Torre, “Dynamics in delegation and revocation schemes: A logical approach,” </w:t>
      </w:r>
      <w:r w:rsidRPr="00C63EF0">
        <w:rPr>
          <w:rFonts w:ascii="ArialMT" w:hAnsi="ArialMT" w:cs="ArialMT"/>
          <w:i/>
          <w:iCs/>
          <w:noProof/>
          <w:szCs w:val="24"/>
        </w:rPr>
        <w:t>Lect. Notes Comput. Sci. (including Subser.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5A58597C" w14:textId="7364B9F5" w:rsidR="00770789" w:rsidRPr="001E4196" w:rsidRDefault="00494518" w:rsidP="001E4196">
      <w:pPr>
        <w:pStyle w:val="ListParagraph"/>
        <w:numPr>
          <w:ilvl w:val="0"/>
          <w:numId w:val="18"/>
        </w:numPr>
        <w:rPr>
          <w:b/>
        </w:rPr>
      </w:pPr>
      <w:r w:rsidRPr="001E4196">
        <w:rPr>
          <w:b/>
        </w:rPr>
        <w:lastRenderedPageBreak/>
        <w:t>Use Case Diagram of GPWfMS</w:t>
      </w:r>
    </w:p>
    <w:p w14:paraId="0A6DCD1B" w14:textId="77777777" w:rsidR="00770789" w:rsidRDefault="00770789" w:rsidP="006663C1">
      <w:pPr>
        <w:keepNext/>
        <w:spacing w:after="0"/>
        <w:jc w:val="center"/>
      </w:pPr>
      <w:r w:rsidRPr="00657B96">
        <w:rPr>
          <w:noProof/>
          <w:sz w:val="20"/>
          <w:szCs w:val="20"/>
          <w:lang w:eastAsia="en-US"/>
        </w:rPr>
        <w:drawing>
          <wp:inline distT="0" distB="0" distL="0" distR="0" wp14:anchorId="0C42B842" wp14:editId="05E8C533">
            <wp:extent cx="3805118" cy="5406887"/>
            <wp:effectExtent l="0" t="0" r="5080" b="3810"/>
            <wp:docPr id="18" name="Picture 18"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4664" cy="5477289"/>
                    </a:xfrm>
                    <a:prstGeom prst="rect">
                      <a:avLst/>
                    </a:prstGeom>
                    <a:noFill/>
                    <a:ln>
                      <a:noFill/>
                    </a:ln>
                  </pic:spPr>
                </pic:pic>
              </a:graphicData>
            </a:graphic>
          </wp:inline>
        </w:drawing>
      </w:r>
    </w:p>
    <w:p w14:paraId="5E6B9902" w14:textId="77777777" w:rsidR="00EA08B8" w:rsidRDefault="00EA08B8" w:rsidP="000E065B">
      <w:pPr>
        <w:spacing w:before="240"/>
        <w:ind w:left="360"/>
        <w:jc w:val="both"/>
        <w:rPr>
          <w:rFonts w:ascii="Times New Roman" w:eastAsia="Times New Roman" w:hAnsi="Times New Roman"/>
          <w:b/>
          <w:sz w:val="24"/>
          <w:szCs w:val="21"/>
        </w:rPr>
      </w:pPr>
    </w:p>
    <w:p w14:paraId="37755E4E" w14:textId="77777777" w:rsidR="00EA08B8" w:rsidRDefault="00EA08B8" w:rsidP="000E065B">
      <w:pPr>
        <w:spacing w:before="240"/>
        <w:ind w:left="360"/>
        <w:jc w:val="both"/>
        <w:rPr>
          <w:rFonts w:ascii="Times New Roman" w:eastAsia="Times New Roman" w:hAnsi="Times New Roman"/>
          <w:b/>
          <w:sz w:val="24"/>
          <w:szCs w:val="21"/>
        </w:rPr>
      </w:pPr>
    </w:p>
    <w:p w14:paraId="6B5CD6E4" w14:textId="77777777" w:rsidR="00EA08B8" w:rsidRDefault="00EA08B8" w:rsidP="000E065B">
      <w:pPr>
        <w:spacing w:before="240"/>
        <w:ind w:left="360"/>
        <w:jc w:val="both"/>
        <w:rPr>
          <w:rFonts w:ascii="Times New Roman" w:eastAsia="Times New Roman" w:hAnsi="Times New Roman"/>
          <w:b/>
          <w:sz w:val="24"/>
          <w:szCs w:val="21"/>
        </w:rPr>
      </w:pPr>
    </w:p>
    <w:p w14:paraId="621D4266" w14:textId="77777777" w:rsidR="00EA08B8" w:rsidRDefault="00EA08B8" w:rsidP="000E065B">
      <w:pPr>
        <w:spacing w:before="240"/>
        <w:ind w:left="360"/>
        <w:jc w:val="both"/>
        <w:rPr>
          <w:rFonts w:ascii="Times New Roman" w:eastAsia="Times New Roman" w:hAnsi="Times New Roman"/>
          <w:b/>
          <w:sz w:val="24"/>
          <w:szCs w:val="21"/>
        </w:rPr>
      </w:pPr>
    </w:p>
    <w:p w14:paraId="20D3D1A8" w14:textId="64CEF616" w:rsidR="00770789" w:rsidRPr="001E4196" w:rsidRDefault="008D3328" w:rsidP="001E4196">
      <w:pPr>
        <w:pStyle w:val="ListParagraph"/>
        <w:numPr>
          <w:ilvl w:val="0"/>
          <w:numId w:val="18"/>
        </w:numPr>
        <w:spacing w:before="240"/>
        <w:rPr>
          <w:b/>
        </w:rPr>
      </w:pPr>
      <w:r w:rsidRPr="001E4196">
        <w:rPr>
          <w:b/>
        </w:rPr>
        <w:t>P</w:t>
      </w:r>
      <w:r w:rsidR="00770789" w:rsidRPr="001E4196">
        <w:rPr>
          <w:b/>
        </w:rPr>
        <w:t xml:space="preserve">olicy in </w:t>
      </w:r>
      <w:r w:rsidRPr="001E4196">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77777777" w:rsidR="00366399" w:rsidRDefault="0036639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7" w:name="_MON_1521883483"/>
    <w:bookmarkEnd w:id="7"/>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95pt;height:439.5pt" o:ole="">
            <v:imagedata r:id="rId17" o:title=""/>
          </v:shape>
          <o:OLEObject Type="Embed" ProgID="Word.OpenDocumentText.12" ShapeID="_x0000_i1025" DrawAspect="Content" ObjectID="_1522315976" r:id="rId18"/>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9B2ADC" w14:textId="77777777" w:rsidR="009E5140" w:rsidRDefault="009E5140" w:rsidP="00D21CB5">
      <w:pPr>
        <w:spacing w:after="0" w:line="240" w:lineRule="auto"/>
      </w:pPr>
      <w:r>
        <w:separator/>
      </w:r>
    </w:p>
  </w:endnote>
  <w:endnote w:type="continuationSeparator" w:id="0">
    <w:p w14:paraId="619F7207" w14:textId="77777777" w:rsidR="009E5140" w:rsidRDefault="009E5140" w:rsidP="00D21CB5">
      <w:pPr>
        <w:spacing w:after="0" w:line="240" w:lineRule="auto"/>
      </w:pPr>
      <w:r>
        <w:continuationSeparator/>
      </w:r>
    </w:p>
  </w:endnote>
  <w:endnote w:type="continuationNotice" w:id="1">
    <w:p w14:paraId="6D0DB598" w14:textId="77777777" w:rsidR="009E5140" w:rsidRDefault="009E51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Courier New"/>
    <w:panose1 w:val="00000400000000000000"/>
    <w:charset w:val="00"/>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B0F7C" w14:textId="77777777" w:rsidR="009E5140" w:rsidRDefault="009E5140" w:rsidP="00D21CB5">
      <w:pPr>
        <w:spacing w:after="0" w:line="240" w:lineRule="auto"/>
      </w:pPr>
      <w:r>
        <w:separator/>
      </w:r>
    </w:p>
  </w:footnote>
  <w:footnote w:type="continuationSeparator" w:id="0">
    <w:p w14:paraId="698FC90C" w14:textId="77777777" w:rsidR="009E5140" w:rsidRDefault="009E5140" w:rsidP="00D21CB5">
      <w:pPr>
        <w:spacing w:after="0" w:line="240" w:lineRule="auto"/>
      </w:pPr>
      <w:r>
        <w:continuationSeparator/>
      </w:r>
    </w:p>
  </w:footnote>
  <w:footnote w:type="continuationNotice" w:id="1">
    <w:p w14:paraId="1FD56CDA" w14:textId="77777777" w:rsidR="009E5140" w:rsidRDefault="009E5140">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4">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5">
    <w:p w14:paraId="54813A54" w14:textId="77777777" w:rsidR="00894951" w:rsidRDefault="00894951" w:rsidP="00770789">
      <w:pPr>
        <w:pStyle w:val="FootnoteText"/>
        <w:jc w:val="left"/>
      </w:pPr>
      <w:r>
        <w:rPr>
          <w:rStyle w:val="FootnoteReference"/>
        </w:rPr>
        <w:footnoteRef/>
      </w:r>
      <w:r>
        <w:t xml:space="preserve"> </w:t>
      </w:r>
      <w:r w:rsidRPr="00087B5D">
        <w:t>https://en.wikipedia.org/wiki/Create,_read,_update_and_delete</w:t>
      </w:r>
    </w:p>
  </w:footnote>
  <w:footnote w:id="6">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7">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8">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9">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0">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 w:id="11">
    <w:p w14:paraId="219E33E0" w14:textId="78C646E0" w:rsidR="00894951" w:rsidRDefault="00894951" w:rsidP="005756DF">
      <w:pPr>
        <w:pStyle w:val="FootnoteText"/>
        <w:jc w:val="left"/>
      </w:pPr>
      <w:r>
        <w:rPr>
          <w:rStyle w:val="FootnoteReference"/>
        </w:rPr>
        <w:footnoteRef/>
      </w:r>
      <w:r>
        <w:t xml:space="preserve"> </w:t>
      </w:r>
      <w:r w:rsidRPr="005756DF">
        <w:t>https://www.oasis-open.org/stand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NK0FAE4IYFEtAAAA"/>
  </w:docVars>
  <w:rsids>
    <w:rsidRoot w:val="00D21CB5"/>
    <w:rsid w:val="00000991"/>
    <w:rsid w:val="00000AD6"/>
    <w:rsid w:val="00000BF3"/>
    <w:rsid w:val="00001217"/>
    <w:rsid w:val="00002340"/>
    <w:rsid w:val="00002C5C"/>
    <w:rsid w:val="00002D35"/>
    <w:rsid w:val="0000434E"/>
    <w:rsid w:val="00005765"/>
    <w:rsid w:val="00005A30"/>
    <w:rsid w:val="000060C0"/>
    <w:rsid w:val="00007503"/>
    <w:rsid w:val="00010846"/>
    <w:rsid w:val="0001380A"/>
    <w:rsid w:val="00014F75"/>
    <w:rsid w:val="00016276"/>
    <w:rsid w:val="00017CA5"/>
    <w:rsid w:val="0002093D"/>
    <w:rsid w:val="0002272F"/>
    <w:rsid w:val="000236F3"/>
    <w:rsid w:val="00024BFC"/>
    <w:rsid w:val="00025398"/>
    <w:rsid w:val="00026024"/>
    <w:rsid w:val="000316CE"/>
    <w:rsid w:val="00033ECF"/>
    <w:rsid w:val="00035503"/>
    <w:rsid w:val="00035CA9"/>
    <w:rsid w:val="00037FCB"/>
    <w:rsid w:val="00041F66"/>
    <w:rsid w:val="000450B2"/>
    <w:rsid w:val="00045237"/>
    <w:rsid w:val="00045D19"/>
    <w:rsid w:val="0005225E"/>
    <w:rsid w:val="000529CB"/>
    <w:rsid w:val="00052ACF"/>
    <w:rsid w:val="00053121"/>
    <w:rsid w:val="00053CD4"/>
    <w:rsid w:val="00055125"/>
    <w:rsid w:val="000568AD"/>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156E"/>
    <w:rsid w:val="00093425"/>
    <w:rsid w:val="0009424C"/>
    <w:rsid w:val="000947D7"/>
    <w:rsid w:val="000964AD"/>
    <w:rsid w:val="00096A9B"/>
    <w:rsid w:val="000979B8"/>
    <w:rsid w:val="000A0264"/>
    <w:rsid w:val="000A15FC"/>
    <w:rsid w:val="000A1AF8"/>
    <w:rsid w:val="000A28AB"/>
    <w:rsid w:val="000A35CE"/>
    <w:rsid w:val="000A3DC2"/>
    <w:rsid w:val="000A47AD"/>
    <w:rsid w:val="000A48F0"/>
    <w:rsid w:val="000A4948"/>
    <w:rsid w:val="000A6DB6"/>
    <w:rsid w:val="000A7515"/>
    <w:rsid w:val="000B0CB6"/>
    <w:rsid w:val="000B13ED"/>
    <w:rsid w:val="000B1EBF"/>
    <w:rsid w:val="000B3610"/>
    <w:rsid w:val="000B41CF"/>
    <w:rsid w:val="000B49E5"/>
    <w:rsid w:val="000B6C94"/>
    <w:rsid w:val="000C145C"/>
    <w:rsid w:val="000C299A"/>
    <w:rsid w:val="000C34C7"/>
    <w:rsid w:val="000C44B6"/>
    <w:rsid w:val="000C4DB4"/>
    <w:rsid w:val="000C6031"/>
    <w:rsid w:val="000C6339"/>
    <w:rsid w:val="000D085A"/>
    <w:rsid w:val="000D1CCF"/>
    <w:rsid w:val="000D36BF"/>
    <w:rsid w:val="000D57D6"/>
    <w:rsid w:val="000D5A06"/>
    <w:rsid w:val="000D5D13"/>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79D4"/>
    <w:rsid w:val="00102BB2"/>
    <w:rsid w:val="001054E7"/>
    <w:rsid w:val="001112C4"/>
    <w:rsid w:val="00111B1D"/>
    <w:rsid w:val="00112DF2"/>
    <w:rsid w:val="0011678F"/>
    <w:rsid w:val="001171AA"/>
    <w:rsid w:val="00123843"/>
    <w:rsid w:val="0012523E"/>
    <w:rsid w:val="00125484"/>
    <w:rsid w:val="00126E95"/>
    <w:rsid w:val="00127EB2"/>
    <w:rsid w:val="00130566"/>
    <w:rsid w:val="00131814"/>
    <w:rsid w:val="0013354E"/>
    <w:rsid w:val="00133EBE"/>
    <w:rsid w:val="00134EF0"/>
    <w:rsid w:val="00135A02"/>
    <w:rsid w:val="00135A7C"/>
    <w:rsid w:val="00137E64"/>
    <w:rsid w:val="00140913"/>
    <w:rsid w:val="00141E1E"/>
    <w:rsid w:val="00141EBD"/>
    <w:rsid w:val="001424DD"/>
    <w:rsid w:val="00145382"/>
    <w:rsid w:val="0014628C"/>
    <w:rsid w:val="00146BF3"/>
    <w:rsid w:val="0015109D"/>
    <w:rsid w:val="001536C8"/>
    <w:rsid w:val="00155A63"/>
    <w:rsid w:val="00157667"/>
    <w:rsid w:val="00164926"/>
    <w:rsid w:val="00165129"/>
    <w:rsid w:val="00167526"/>
    <w:rsid w:val="00170811"/>
    <w:rsid w:val="00171AEC"/>
    <w:rsid w:val="0017239A"/>
    <w:rsid w:val="00172744"/>
    <w:rsid w:val="00173172"/>
    <w:rsid w:val="00173B9D"/>
    <w:rsid w:val="00176C38"/>
    <w:rsid w:val="00176E2A"/>
    <w:rsid w:val="001779FA"/>
    <w:rsid w:val="00183244"/>
    <w:rsid w:val="001834DE"/>
    <w:rsid w:val="00183D3D"/>
    <w:rsid w:val="00184612"/>
    <w:rsid w:val="0018476A"/>
    <w:rsid w:val="00184CAE"/>
    <w:rsid w:val="00185E65"/>
    <w:rsid w:val="00190491"/>
    <w:rsid w:val="0019074B"/>
    <w:rsid w:val="00192C29"/>
    <w:rsid w:val="00193ACF"/>
    <w:rsid w:val="00194624"/>
    <w:rsid w:val="001953D2"/>
    <w:rsid w:val="001956CF"/>
    <w:rsid w:val="001A438C"/>
    <w:rsid w:val="001A4653"/>
    <w:rsid w:val="001A5C74"/>
    <w:rsid w:val="001A636D"/>
    <w:rsid w:val="001B1224"/>
    <w:rsid w:val="001C1AF3"/>
    <w:rsid w:val="001C1E3F"/>
    <w:rsid w:val="001C31C1"/>
    <w:rsid w:val="001C46A1"/>
    <w:rsid w:val="001C4872"/>
    <w:rsid w:val="001C6DBF"/>
    <w:rsid w:val="001C7288"/>
    <w:rsid w:val="001D4068"/>
    <w:rsid w:val="001D4CDF"/>
    <w:rsid w:val="001D5511"/>
    <w:rsid w:val="001E4196"/>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54F3"/>
    <w:rsid w:val="00207840"/>
    <w:rsid w:val="00210A59"/>
    <w:rsid w:val="00211AA2"/>
    <w:rsid w:val="00213940"/>
    <w:rsid w:val="002143DA"/>
    <w:rsid w:val="00214FDC"/>
    <w:rsid w:val="00216BA9"/>
    <w:rsid w:val="0022286A"/>
    <w:rsid w:val="00222CC5"/>
    <w:rsid w:val="00222FCC"/>
    <w:rsid w:val="002259EC"/>
    <w:rsid w:val="00225D7A"/>
    <w:rsid w:val="002278E1"/>
    <w:rsid w:val="00227A75"/>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606E"/>
    <w:rsid w:val="00273EAF"/>
    <w:rsid w:val="0027521D"/>
    <w:rsid w:val="0027628F"/>
    <w:rsid w:val="002772FD"/>
    <w:rsid w:val="00277CE2"/>
    <w:rsid w:val="00277EB3"/>
    <w:rsid w:val="00280039"/>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2B53"/>
    <w:rsid w:val="002A51D4"/>
    <w:rsid w:val="002B186A"/>
    <w:rsid w:val="002B3D43"/>
    <w:rsid w:val="002B445E"/>
    <w:rsid w:val="002B4656"/>
    <w:rsid w:val="002B6EF0"/>
    <w:rsid w:val="002B707A"/>
    <w:rsid w:val="002C06AC"/>
    <w:rsid w:val="002C0CAE"/>
    <w:rsid w:val="002C237B"/>
    <w:rsid w:val="002C3EB0"/>
    <w:rsid w:val="002C4607"/>
    <w:rsid w:val="002C695B"/>
    <w:rsid w:val="002D31FC"/>
    <w:rsid w:val="002D3605"/>
    <w:rsid w:val="002D3B1C"/>
    <w:rsid w:val="002D564C"/>
    <w:rsid w:val="002D7766"/>
    <w:rsid w:val="002D78ED"/>
    <w:rsid w:val="002E109D"/>
    <w:rsid w:val="002E37AC"/>
    <w:rsid w:val="002E3B80"/>
    <w:rsid w:val="002E40F1"/>
    <w:rsid w:val="002E49E2"/>
    <w:rsid w:val="002E5458"/>
    <w:rsid w:val="002E571A"/>
    <w:rsid w:val="002E777D"/>
    <w:rsid w:val="002E7CE9"/>
    <w:rsid w:val="002F6CDB"/>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D0B"/>
    <w:rsid w:val="0033602B"/>
    <w:rsid w:val="00336C14"/>
    <w:rsid w:val="0034196A"/>
    <w:rsid w:val="00341A23"/>
    <w:rsid w:val="0034353C"/>
    <w:rsid w:val="003439A9"/>
    <w:rsid w:val="00344B5A"/>
    <w:rsid w:val="00350097"/>
    <w:rsid w:val="00350CA8"/>
    <w:rsid w:val="00351A59"/>
    <w:rsid w:val="0035400A"/>
    <w:rsid w:val="00355164"/>
    <w:rsid w:val="003556A7"/>
    <w:rsid w:val="0035619C"/>
    <w:rsid w:val="00365A6A"/>
    <w:rsid w:val="00366399"/>
    <w:rsid w:val="003701F3"/>
    <w:rsid w:val="00372F3C"/>
    <w:rsid w:val="003735E7"/>
    <w:rsid w:val="0037406C"/>
    <w:rsid w:val="00375C21"/>
    <w:rsid w:val="00380E1C"/>
    <w:rsid w:val="0038115F"/>
    <w:rsid w:val="00382382"/>
    <w:rsid w:val="003847F7"/>
    <w:rsid w:val="00390880"/>
    <w:rsid w:val="003914F2"/>
    <w:rsid w:val="00391777"/>
    <w:rsid w:val="00393B6F"/>
    <w:rsid w:val="00395C16"/>
    <w:rsid w:val="00395D17"/>
    <w:rsid w:val="003A2C1E"/>
    <w:rsid w:val="003A3194"/>
    <w:rsid w:val="003A320F"/>
    <w:rsid w:val="003A5964"/>
    <w:rsid w:val="003A67FB"/>
    <w:rsid w:val="003B008E"/>
    <w:rsid w:val="003B0E0C"/>
    <w:rsid w:val="003B2987"/>
    <w:rsid w:val="003B2B04"/>
    <w:rsid w:val="003B4140"/>
    <w:rsid w:val="003B613B"/>
    <w:rsid w:val="003B7F0D"/>
    <w:rsid w:val="003C05EC"/>
    <w:rsid w:val="003C3BF6"/>
    <w:rsid w:val="003C4C65"/>
    <w:rsid w:val="003C50B8"/>
    <w:rsid w:val="003C5F3F"/>
    <w:rsid w:val="003C6A65"/>
    <w:rsid w:val="003C6BD5"/>
    <w:rsid w:val="003D5997"/>
    <w:rsid w:val="003D5FB6"/>
    <w:rsid w:val="003D6156"/>
    <w:rsid w:val="003E0C7E"/>
    <w:rsid w:val="003E1FCC"/>
    <w:rsid w:val="003E2639"/>
    <w:rsid w:val="003E40E6"/>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5AA3"/>
    <w:rsid w:val="004225DC"/>
    <w:rsid w:val="00423504"/>
    <w:rsid w:val="00423A50"/>
    <w:rsid w:val="004254F0"/>
    <w:rsid w:val="004261D1"/>
    <w:rsid w:val="00426555"/>
    <w:rsid w:val="004266B7"/>
    <w:rsid w:val="004274E1"/>
    <w:rsid w:val="004321C6"/>
    <w:rsid w:val="00432BC6"/>
    <w:rsid w:val="004350B8"/>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EF4"/>
    <w:rsid w:val="004866D8"/>
    <w:rsid w:val="004874D5"/>
    <w:rsid w:val="004900F4"/>
    <w:rsid w:val="004905CE"/>
    <w:rsid w:val="00490A61"/>
    <w:rsid w:val="00491922"/>
    <w:rsid w:val="00492879"/>
    <w:rsid w:val="00493623"/>
    <w:rsid w:val="00494518"/>
    <w:rsid w:val="004947AD"/>
    <w:rsid w:val="00494B55"/>
    <w:rsid w:val="0049663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7C12"/>
    <w:rsid w:val="004C7C95"/>
    <w:rsid w:val="004C7E2D"/>
    <w:rsid w:val="004D0610"/>
    <w:rsid w:val="004D079F"/>
    <w:rsid w:val="004D3626"/>
    <w:rsid w:val="004D3BC8"/>
    <w:rsid w:val="004D41BE"/>
    <w:rsid w:val="004D5725"/>
    <w:rsid w:val="004D66A0"/>
    <w:rsid w:val="004D7D04"/>
    <w:rsid w:val="004E0C5A"/>
    <w:rsid w:val="004E13CE"/>
    <w:rsid w:val="004E53D6"/>
    <w:rsid w:val="004E5638"/>
    <w:rsid w:val="004E6934"/>
    <w:rsid w:val="004E6DE4"/>
    <w:rsid w:val="004E729E"/>
    <w:rsid w:val="004F09CC"/>
    <w:rsid w:val="004F107C"/>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4411"/>
    <w:rsid w:val="00545013"/>
    <w:rsid w:val="0054589D"/>
    <w:rsid w:val="00545D4B"/>
    <w:rsid w:val="00545E1E"/>
    <w:rsid w:val="00546FC3"/>
    <w:rsid w:val="00547019"/>
    <w:rsid w:val="00547247"/>
    <w:rsid w:val="00552762"/>
    <w:rsid w:val="00552DB0"/>
    <w:rsid w:val="00556D39"/>
    <w:rsid w:val="005573B7"/>
    <w:rsid w:val="00557FF8"/>
    <w:rsid w:val="00560475"/>
    <w:rsid w:val="00560574"/>
    <w:rsid w:val="005609C6"/>
    <w:rsid w:val="00561EDD"/>
    <w:rsid w:val="005640A5"/>
    <w:rsid w:val="005643B2"/>
    <w:rsid w:val="005669F7"/>
    <w:rsid w:val="00567C5A"/>
    <w:rsid w:val="00570996"/>
    <w:rsid w:val="00570C4C"/>
    <w:rsid w:val="00572793"/>
    <w:rsid w:val="005728A4"/>
    <w:rsid w:val="00572E02"/>
    <w:rsid w:val="005756DF"/>
    <w:rsid w:val="00576D78"/>
    <w:rsid w:val="005806DE"/>
    <w:rsid w:val="00581872"/>
    <w:rsid w:val="00583863"/>
    <w:rsid w:val="0058429C"/>
    <w:rsid w:val="00586BC0"/>
    <w:rsid w:val="00591AC7"/>
    <w:rsid w:val="00592145"/>
    <w:rsid w:val="0059236A"/>
    <w:rsid w:val="005932D2"/>
    <w:rsid w:val="00593494"/>
    <w:rsid w:val="00593F52"/>
    <w:rsid w:val="0059430B"/>
    <w:rsid w:val="00594D3D"/>
    <w:rsid w:val="0059736F"/>
    <w:rsid w:val="005A133D"/>
    <w:rsid w:val="005A340E"/>
    <w:rsid w:val="005A3989"/>
    <w:rsid w:val="005A3D97"/>
    <w:rsid w:val="005A3EB7"/>
    <w:rsid w:val="005A4574"/>
    <w:rsid w:val="005A46C1"/>
    <w:rsid w:val="005A47D2"/>
    <w:rsid w:val="005A5BF9"/>
    <w:rsid w:val="005A66B0"/>
    <w:rsid w:val="005A6E7E"/>
    <w:rsid w:val="005B6579"/>
    <w:rsid w:val="005B7A3B"/>
    <w:rsid w:val="005C0B00"/>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3860"/>
    <w:rsid w:val="00623964"/>
    <w:rsid w:val="00623F00"/>
    <w:rsid w:val="006266FF"/>
    <w:rsid w:val="00632C8F"/>
    <w:rsid w:val="0063523E"/>
    <w:rsid w:val="006414FF"/>
    <w:rsid w:val="00644189"/>
    <w:rsid w:val="00645478"/>
    <w:rsid w:val="00645ED3"/>
    <w:rsid w:val="00646CE8"/>
    <w:rsid w:val="006472A4"/>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22B3"/>
    <w:rsid w:val="00680274"/>
    <w:rsid w:val="0068214C"/>
    <w:rsid w:val="00682184"/>
    <w:rsid w:val="00682285"/>
    <w:rsid w:val="00684258"/>
    <w:rsid w:val="00684274"/>
    <w:rsid w:val="00691EA3"/>
    <w:rsid w:val="006927BD"/>
    <w:rsid w:val="00693D15"/>
    <w:rsid w:val="00694F3A"/>
    <w:rsid w:val="00696CDE"/>
    <w:rsid w:val="00697774"/>
    <w:rsid w:val="006A26A7"/>
    <w:rsid w:val="006A3680"/>
    <w:rsid w:val="006A430B"/>
    <w:rsid w:val="006A4A32"/>
    <w:rsid w:val="006A5F1E"/>
    <w:rsid w:val="006A6A08"/>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6F25"/>
    <w:rsid w:val="006F24FD"/>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3B83"/>
    <w:rsid w:val="00786A57"/>
    <w:rsid w:val="00787973"/>
    <w:rsid w:val="00787A91"/>
    <w:rsid w:val="007938BF"/>
    <w:rsid w:val="0079587A"/>
    <w:rsid w:val="00795F0F"/>
    <w:rsid w:val="007A18DA"/>
    <w:rsid w:val="007A1BA2"/>
    <w:rsid w:val="007A1D62"/>
    <w:rsid w:val="007A1EF6"/>
    <w:rsid w:val="007A25EF"/>
    <w:rsid w:val="007A2C4F"/>
    <w:rsid w:val="007A2CF7"/>
    <w:rsid w:val="007A3E62"/>
    <w:rsid w:val="007A432D"/>
    <w:rsid w:val="007A6409"/>
    <w:rsid w:val="007A7DDE"/>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C2F"/>
    <w:rsid w:val="007E6443"/>
    <w:rsid w:val="007F0849"/>
    <w:rsid w:val="007F0F12"/>
    <w:rsid w:val="007F30BC"/>
    <w:rsid w:val="007F460C"/>
    <w:rsid w:val="007F6CDF"/>
    <w:rsid w:val="008037A2"/>
    <w:rsid w:val="008040CD"/>
    <w:rsid w:val="00810295"/>
    <w:rsid w:val="00811F18"/>
    <w:rsid w:val="00814F9C"/>
    <w:rsid w:val="008154C4"/>
    <w:rsid w:val="008166E0"/>
    <w:rsid w:val="008215F4"/>
    <w:rsid w:val="00821AD5"/>
    <w:rsid w:val="008238D0"/>
    <w:rsid w:val="008240C8"/>
    <w:rsid w:val="00825960"/>
    <w:rsid w:val="00827C49"/>
    <w:rsid w:val="00830CA7"/>
    <w:rsid w:val="00832016"/>
    <w:rsid w:val="00832349"/>
    <w:rsid w:val="00832C0F"/>
    <w:rsid w:val="00833D21"/>
    <w:rsid w:val="0083409B"/>
    <w:rsid w:val="0083437A"/>
    <w:rsid w:val="00835687"/>
    <w:rsid w:val="008368DB"/>
    <w:rsid w:val="008370F7"/>
    <w:rsid w:val="00840B3C"/>
    <w:rsid w:val="008453BD"/>
    <w:rsid w:val="00845966"/>
    <w:rsid w:val="00851D2A"/>
    <w:rsid w:val="008522B4"/>
    <w:rsid w:val="00852BC4"/>
    <w:rsid w:val="00852F8A"/>
    <w:rsid w:val="00855E8C"/>
    <w:rsid w:val="008568CC"/>
    <w:rsid w:val="008573ED"/>
    <w:rsid w:val="00857B5D"/>
    <w:rsid w:val="00861332"/>
    <w:rsid w:val="008635AD"/>
    <w:rsid w:val="00865416"/>
    <w:rsid w:val="00866054"/>
    <w:rsid w:val="00870BCE"/>
    <w:rsid w:val="00871A26"/>
    <w:rsid w:val="00872D10"/>
    <w:rsid w:val="00875161"/>
    <w:rsid w:val="00881C19"/>
    <w:rsid w:val="008838C4"/>
    <w:rsid w:val="00884E95"/>
    <w:rsid w:val="00885499"/>
    <w:rsid w:val="00885CB3"/>
    <w:rsid w:val="008860A8"/>
    <w:rsid w:val="00886BFF"/>
    <w:rsid w:val="00887277"/>
    <w:rsid w:val="00891CAE"/>
    <w:rsid w:val="00892125"/>
    <w:rsid w:val="00893489"/>
    <w:rsid w:val="00893ABB"/>
    <w:rsid w:val="00894951"/>
    <w:rsid w:val="00896090"/>
    <w:rsid w:val="008A1900"/>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F13"/>
    <w:rsid w:val="008C7A39"/>
    <w:rsid w:val="008D2027"/>
    <w:rsid w:val="008D3328"/>
    <w:rsid w:val="008D3DA7"/>
    <w:rsid w:val="008D4485"/>
    <w:rsid w:val="008D5092"/>
    <w:rsid w:val="008D6787"/>
    <w:rsid w:val="008D6BB1"/>
    <w:rsid w:val="008E0E0B"/>
    <w:rsid w:val="008E1AD0"/>
    <w:rsid w:val="008E1E6D"/>
    <w:rsid w:val="008E3B40"/>
    <w:rsid w:val="008E4990"/>
    <w:rsid w:val="008E636F"/>
    <w:rsid w:val="008E71B6"/>
    <w:rsid w:val="008F188E"/>
    <w:rsid w:val="008F1A1F"/>
    <w:rsid w:val="008F2853"/>
    <w:rsid w:val="008F537B"/>
    <w:rsid w:val="008F5B7F"/>
    <w:rsid w:val="008F6AF2"/>
    <w:rsid w:val="00900400"/>
    <w:rsid w:val="009019E1"/>
    <w:rsid w:val="00902608"/>
    <w:rsid w:val="00902ED5"/>
    <w:rsid w:val="00903B92"/>
    <w:rsid w:val="00903CD7"/>
    <w:rsid w:val="00910466"/>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3F20"/>
    <w:rsid w:val="009A46B3"/>
    <w:rsid w:val="009A4DE5"/>
    <w:rsid w:val="009A51C1"/>
    <w:rsid w:val="009A5212"/>
    <w:rsid w:val="009A6897"/>
    <w:rsid w:val="009A7404"/>
    <w:rsid w:val="009B0795"/>
    <w:rsid w:val="009B1044"/>
    <w:rsid w:val="009B18FE"/>
    <w:rsid w:val="009B42D2"/>
    <w:rsid w:val="009B5F17"/>
    <w:rsid w:val="009B614C"/>
    <w:rsid w:val="009B69A4"/>
    <w:rsid w:val="009C0945"/>
    <w:rsid w:val="009C2C4A"/>
    <w:rsid w:val="009C43F2"/>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5140"/>
    <w:rsid w:val="009E5ED7"/>
    <w:rsid w:val="009E79F1"/>
    <w:rsid w:val="009F05F7"/>
    <w:rsid w:val="009F0A46"/>
    <w:rsid w:val="009F12D6"/>
    <w:rsid w:val="009F6EB5"/>
    <w:rsid w:val="00A0149C"/>
    <w:rsid w:val="00A02EBB"/>
    <w:rsid w:val="00A05538"/>
    <w:rsid w:val="00A07141"/>
    <w:rsid w:val="00A11740"/>
    <w:rsid w:val="00A14037"/>
    <w:rsid w:val="00A15822"/>
    <w:rsid w:val="00A15A93"/>
    <w:rsid w:val="00A16BB9"/>
    <w:rsid w:val="00A175B5"/>
    <w:rsid w:val="00A17D6E"/>
    <w:rsid w:val="00A20B19"/>
    <w:rsid w:val="00A22518"/>
    <w:rsid w:val="00A23DB8"/>
    <w:rsid w:val="00A25D41"/>
    <w:rsid w:val="00A2658D"/>
    <w:rsid w:val="00A27E10"/>
    <w:rsid w:val="00A30D7F"/>
    <w:rsid w:val="00A322B2"/>
    <w:rsid w:val="00A33232"/>
    <w:rsid w:val="00A34295"/>
    <w:rsid w:val="00A36F31"/>
    <w:rsid w:val="00A422E8"/>
    <w:rsid w:val="00A46425"/>
    <w:rsid w:val="00A50D42"/>
    <w:rsid w:val="00A51B7B"/>
    <w:rsid w:val="00A52F69"/>
    <w:rsid w:val="00A535F5"/>
    <w:rsid w:val="00A54358"/>
    <w:rsid w:val="00A55996"/>
    <w:rsid w:val="00A56413"/>
    <w:rsid w:val="00A62446"/>
    <w:rsid w:val="00A62DF7"/>
    <w:rsid w:val="00A64120"/>
    <w:rsid w:val="00A64CCD"/>
    <w:rsid w:val="00A66E4D"/>
    <w:rsid w:val="00A7032F"/>
    <w:rsid w:val="00A744D1"/>
    <w:rsid w:val="00A7520A"/>
    <w:rsid w:val="00A769E8"/>
    <w:rsid w:val="00A76E8E"/>
    <w:rsid w:val="00A7758D"/>
    <w:rsid w:val="00A80BAF"/>
    <w:rsid w:val="00A81C69"/>
    <w:rsid w:val="00A845B4"/>
    <w:rsid w:val="00A9057C"/>
    <w:rsid w:val="00A9058D"/>
    <w:rsid w:val="00A915B7"/>
    <w:rsid w:val="00A91CEA"/>
    <w:rsid w:val="00A91D22"/>
    <w:rsid w:val="00A95F54"/>
    <w:rsid w:val="00A960FF"/>
    <w:rsid w:val="00A964CA"/>
    <w:rsid w:val="00A977D9"/>
    <w:rsid w:val="00AA0A52"/>
    <w:rsid w:val="00AA0B44"/>
    <w:rsid w:val="00AA25F8"/>
    <w:rsid w:val="00AA2A92"/>
    <w:rsid w:val="00AA3F47"/>
    <w:rsid w:val="00AA43B0"/>
    <w:rsid w:val="00AA667F"/>
    <w:rsid w:val="00AA73DE"/>
    <w:rsid w:val="00AB262E"/>
    <w:rsid w:val="00AB2E96"/>
    <w:rsid w:val="00AB3FC2"/>
    <w:rsid w:val="00AB572E"/>
    <w:rsid w:val="00AB5E05"/>
    <w:rsid w:val="00AB67D5"/>
    <w:rsid w:val="00AB764A"/>
    <w:rsid w:val="00AB7C21"/>
    <w:rsid w:val="00AB7D10"/>
    <w:rsid w:val="00AC0443"/>
    <w:rsid w:val="00AC20F6"/>
    <w:rsid w:val="00AC3492"/>
    <w:rsid w:val="00AC39DE"/>
    <w:rsid w:val="00AC4300"/>
    <w:rsid w:val="00AC7C6F"/>
    <w:rsid w:val="00AD0542"/>
    <w:rsid w:val="00AD265F"/>
    <w:rsid w:val="00AD311D"/>
    <w:rsid w:val="00AD3234"/>
    <w:rsid w:val="00AD445B"/>
    <w:rsid w:val="00AD471A"/>
    <w:rsid w:val="00AD4C9E"/>
    <w:rsid w:val="00AD7622"/>
    <w:rsid w:val="00AD7F89"/>
    <w:rsid w:val="00AE027F"/>
    <w:rsid w:val="00AE0E09"/>
    <w:rsid w:val="00AE0F63"/>
    <w:rsid w:val="00AE3107"/>
    <w:rsid w:val="00AE73CB"/>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14D73"/>
    <w:rsid w:val="00B15562"/>
    <w:rsid w:val="00B176F6"/>
    <w:rsid w:val="00B179E7"/>
    <w:rsid w:val="00B17F4C"/>
    <w:rsid w:val="00B17F53"/>
    <w:rsid w:val="00B22B44"/>
    <w:rsid w:val="00B2710A"/>
    <w:rsid w:val="00B27A09"/>
    <w:rsid w:val="00B27A8F"/>
    <w:rsid w:val="00B308A7"/>
    <w:rsid w:val="00B312B1"/>
    <w:rsid w:val="00B32BF7"/>
    <w:rsid w:val="00B40385"/>
    <w:rsid w:val="00B41957"/>
    <w:rsid w:val="00B42CA4"/>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7CDF"/>
    <w:rsid w:val="00BC22A3"/>
    <w:rsid w:val="00BC3222"/>
    <w:rsid w:val="00BC563E"/>
    <w:rsid w:val="00BC5D44"/>
    <w:rsid w:val="00BC6BE3"/>
    <w:rsid w:val="00BD18D1"/>
    <w:rsid w:val="00BD4281"/>
    <w:rsid w:val="00BD4EED"/>
    <w:rsid w:val="00BE1909"/>
    <w:rsid w:val="00BE20F9"/>
    <w:rsid w:val="00BE3AE4"/>
    <w:rsid w:val="00BE3C72"/>
    <w:rsid w:val="00BE5AB7"/>
    <w:rsid w:val="00BE642C"/>
    <w:rsid w:val="00BF2B5C"/>
    <w:rsid w:val="00BF49BF"/>
    <w:rsid w:val="00BF587E"/>
    <w:rsid w:val="00BF6458"/>
    <w:rsid w:val="00BF6FD1"/>
    <w:rsid w:val="00C00C54"/>
    <w:rsid w:val="00C00CF0"/>
    <w:rsid w:val="00C01930"/>
    <w:rsid w:val="00C01E3A"/>
    <w:rsid w:val="00C02B3C"/>
    <w:rsid w:val="00C02D3D"/>
    <w:rsid w:val="00C047F9"/>
    <w:rsid w:val="00C0562C"/>
    <w:rsid w:val="00C06146"/>
    <w:rsid w:val="00C06ECC"/>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22F6"/>
    <w:rsid w:val="00C43AB3"/>
    <w:rsid w:val="00C44580"/>
    <w:rsid w:val="00C45125"/>
    <w:rsid w:val="00C45B47"/>
    <w:rsid w:val="00C460CC"/>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375B"/>
    <w:rsid w:val="00C94EA4"/>
    <w:rsid w:val="00C95711"/>
    <w:rsid w:val="00C96436"/>
    <w:rsid w:val="00CA07DE"/>
    <w:rsid w:val="00CA0A32"/>
    <w:rsid w:val="00CA2295"/>
    <w:rsid w:val="00CA3C91"/>
    <w:rsid w:val="00CA3E64"/>
    <w:rsid w:val="00CA4380"/>
    <w:rsid w:val="00CA7A17"/>
    <w:rsid w:val="00CB022A"/>
    <w:rsid w:val="00CB04D5"/>
    <w:rsid w:val="00CB3979"/>
    <w:rsid w:val="00CB48CD"/>
    <w:rsid w:val="00CB578F"/>
    <w:rsid w:val="00CB6D67"/>
    <w:rsid w:val="00CB7A02"/>
    <w:rsid w:val="00CC1A04"/>
    <w:rsid w:val="00CC1A8E"/>
    <w:rsid w:val="00CC1ECE"/>
    <w:rsid w:val="00CC2295"/>
    <w:rsid w:val="00CC4257"/>
    <w:rsid w:val="00CC4C3D"/>
    <w:rsid w:val="00CC6638"/>
    <w:rsid w:val="00CC7D3D"/>
    <w:rsid w:val="00CD3418"/>
    <w:rsid w:val="00CD3572"/>
    <w:rsid w:val="00CD3A36"/>
    <w:rsid w:val="00CD3DB4"/>
    <w:rsid w:val="00CD50C2"/>
    <w:rsid w:val="00CD66D6"/>
    <w:rsid w:val="00CD718E"/>
    <w:rsid w:val="00CD778D"/>
    <w:rsid w:val="00CD789C"/>
    <w:rsid w:val="00CD79B4"/>
    <w:rsid w:val="00CE06BA"/>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7DAF"/>
    <w:rsid w:val="00D31630"/>
    <w:rsid w:val="00D3276B"/>
    <w:rsid w:val="00D32C0E"/>
    <w:rsid w:val="00D35BCA"/>
    <w:rsid w:val="00D37376"/>
    <w:rsid w:val="00D4040C"/>
    <w:rsid w:val="00D41508"/>
    <w:rsid w:val="00D4345E"/>
    <w:rsid w:val="00D43653"/>
    <w:rsid w:val="00D4371B"/>
    <w:rsid w:val="00D44A74"/>
    <w:rsid w:val="00D458E4"/>
    <w:rsid w:val="00D46099"/>
    <w:rsid w:val="00D46D4E"/>
    <w:rsid w:val="00D523BC"/>
    <w:rsid w:val="00D53257"/>
    <w:rsid w:val="00D5377F"/>
    <w:rsid w:val="00D539E1"/>
    <w:rsid w:val="00D54F4E"/>
    <w:rsid w:val="00D60B49"/>
    <w:rsid w:val="00D61451"/>
    <w:rsid w:val="00D615FF"/>
    <w:rsid w:val="00D61A8E"/>
    <w:rsid w:val="00D61CBE"/>
    <w:rsid w:val="00D654A4"/>
    <w:rsid w:val="00D67035"/>
    <w:rsid w:val="00D704B0"/>
    <w:rsid w:val="00D708D9"/>
    <w:rsid w:val="00D70D6B"/>
    <w:rsid w:val="00D7169C"/>
    <w:rsid w:val="00D72A54"/>
    <w:rsid w:val="00D737C1"/>
    <w:rsid w:val="00D75DA9"/>
    <w:rsid w:val="00D76FC2"/>
    <w:rsid w:val="00D77D15"/>
    <w:rsid w:val="00D80080"/>
    <w:rsid w:val="00D81AB1"/>
    <w:rsid w:val="00D81CE6"/>
    <w:rsid w:val="00D81E01"/>
    <w:rsid w:val="00D84069"/>
    <w:rsid w:val="00D84472"/>
    <w:rsid w:val="00D87280"/>
    <w:rsid w:val="00D906CA"/>
    <w:rsid w:val="00D90D47"/>
    <w:rsid w:val="00D91A1E"/>
    <w:rsid w:val="00D92DB3"/>
    <w:rsid w:val="00D9338A"/>
    <w:rsid w:val="00D93C7C"/>
    <w:rsid w:val="00D93F26"/>
    <w:rsid w:val="00D96BD7"/>
    <w:rsid w:val="00D96C87"/>
    <w:rsid w:val="00D97418"/>
    <w:rsid w:val="00D97CDE"/>
    <w:rsid w:val="00DA1206"/>
    <w:rsid w:val="00DA47FB"/>
    <w:rsid w:val="00DA563F"/>
    <w:rsid w:val="00DB0B4A"/>
    <w:rsid w:val="00DB24B8"/>
    <w:rsid w:val="00DB29FD"/>
    <w:rsid w:val="00DB3D21"/>
    <w:rsid w:val="00DB5FB6"/>
    <w:rsid w:val="00DB5FF9"/>
    <w:rsid w:val="00DB63A9"/>
    <w:rsid w:val="00DB73B7"/>
    <w:rsid w:val="00DB7E60"/>
    <w:rsid w:val="00DC17C7"/>
    <w:rsid w:val="00DC24C4"/>
    <w:rsid w:val="00DC5A8F"/>
    <w:rsid w:val="00DC7471"/>
    <w:rsid w:val="00DD1512"/>
    <w:rsid w:val="00DD2061"/>
    <w:rsid w:val="00DD2859"/>
    <w:rsid w:val="00DD3D53"/>
    <w:rsid w:val="00DD750F"/>
    <w:rsid w:val="00DE12F7"/>
    <w:rsid w:val="00DE209A"/>
    <w:rsid w:val="00DE239A"/>
    <w:rsid w:val="00DE2803"/>
    <w:rsid w:val="00DE282B"/>
    <w:rsid w:val="00DE35B9"/>
    <w:rsid w:val="00DE4605"/>
    <w:rsid w:val="00DE4AC2"/>
    <w:rsid w:val="00DF0A56"/>
    <w:rsid w:val="00DF1C34"/>
    <w:rsid w:val="00DF2260"/>
    <w:rsid w:val="00DF32DE"/>
    <w:rsid w:val="00DF3F71"/>
    <w:rsid w:val="00DF6022"/>
    <w:rsid w:val="00DF68A2"/>
    <w:rsid w:val="00DF6E4C"/>
    <w:rsid w:val="00DF7522"/>
    <w:rsid w:val="00E00922"/>
    <w:rsid w:val="00E033B4"/>
    <w:rsid w:val="00E05439"/>
    <w:rsid w:val="00E06923"/>
    <w:rsid w:val="00E06D9F"/>
    <w:rsid w:val="00E10DAE"/>
    <w:rsid w:val="00E121E4"/>
    <w:rsid w:val="00E12463"/>
    <w:rsid w:val="00E14965"/>
    <w:rsid w:val="00E17224"/>
    <w:rsid w:val="00E209A3"/>
    <w:rsid w:val="00E22514"/>
    <w:rsid w:val="00E22F56"/>
    <w:rsid w:val="00E275A6"/>
    <w:rsid w:val="00E27BEA"/>
    <w:rsid w:val="00E324B2"/>
    <w:rsid w:val="00E32C97"/>
    <w:rsid w:val="00E33B34"/>
    <w:rsid w:val="00E345DE"/>
    <w:rsid w:val="00E34B48"/>
    <w:rsid w:val="00E357B5"/>
    <w:rsid w:val="00E3615C"/>
    <w:rsid w:val="00E367FF"/>
    <w:rsid w:val="00E37A2C"/>
    <w:rsid w:val="00E401FE"/>
    <w:rsid w:val="00E40BE8"/>
    <w:rsid w:val="00E413F2"/>
    <w:rsid w:val="00E43A14"/>
    <w:rsid w:val="00E4489D"/>
    <w:rsid w:val="00E4553C"/>
    <w:rsid w:val="00E5476D"/>
    <w:rsid w:val="00E54FBE"/>
    <w:rsid w:val="00E56EFF"/>
    <w:rsid w:val="00E6064D"/>
    <w:rsid w:val="00E61D32"/>
    <w:rsid w:val="00E61FBA"/>
    <w:rsid w:val="00E62452"/>
    <w:rsid w:val="00E633B7"/>
    <w:rsid w:val="00E65F78"/>
    <w:rsid w:val="00E66119"/>
    <w:rsid w:val="00E675C8"/>
    <w:rsid w:val="00E67F70"/>
    <w:rsid w:val="00E72354"/>
    <w:rsid w:val="00E72975"/>
    <w:rsid w:val="00E742B2"/>
    <w:rsid w:val="00E7507F"/>
    <w:rsid w:val="00E759EE"/>
    <w:rsid w:val="00E76120"/>
    <w:rsid w:val="00E77330"/>
    <w:rsid w:val="00E77CFE"/>
    <w:rsid w:val="00E81953"/>
    <w:rsid w:val="00E8339D"/>
    <w:rsid w:val="00E83807"/>
    <w:rsid w:val="00E83C4A"/>
    <w:rsid w:val="00E97E44"/>
    <w:rsid w:val="00EA08B8"/>
    <w:rsid w:val="00EA52F4"/>
    <w:rsid w:val="00EA56F7"/>
    <w:rsid w:val="00EA5745"/>
    <w:rsid w:val="00EB00FC"/>
    <w:rsid w:val="00EB0B19"/>
    <w:rsid w:val="00EB1977"/>
    <w:rsid w:val="00EB1B08"/>
    <w:rsid w:val="00EB3E15"/>
    <w:rsid w:val="00EB451B"/>
    <w:rsid w:val="00EB627F"/>
    <w:rsid w:val="00EB785D"/>
    <w:rsid w:val="00EC0C75"/>
    <w:rsid w:val="00EC1A19"/>
    <w:rsid w:val="00EC26B3"/>
    <w:rsid w:val="00EC41FB"/>
    <w:rsid w:val="00EC5EB1"/>
    <w:rsid w:val="00EC657D"/>
    <w:rsid w:val="00EC7F55"/>
    <w:rsid w:val="00ED04B1"/>
    <w:rsid w:val="00ED0AC8"/>
    <w:rsid w:val="00ED0D6D"/>
    <w:rsid w:val="00ED2069"/>
    <w:rsid w:val="00ED4342"/>
    <w:rsid w:val="00ED7296"/>
    <w:rsid w:val="00EE0DD2"/>
    <w:rsid w:val="00EE12A2"/>
    <w:rsid w:val="00EE3612"/>
    <w:rsid w:val="00EE4179"/>
    <w:rsid w:val="00EE4B01"/>
    <w:rsid w:val="00EF2C78"/>
    <w:rsid w:val="00EF6EF2"/>
    <w:rsid w:val="00EF748E"/>
    <w:rsid w:val="00EF7512"/>
    <w:rsid w:val="00F005E8"/>
    <w:rsid w:val="00F0272B"/>
    <w:rsid w:val="00F02C2A"/>
    <w:rsid w:val="00F0357F"/>
    <w:rsid w:val="00F03AC2"/>
    <w:rsid w:val="00F03D6E"/>
    <w:rsid w:val="00F1286A"/>
    <w:rsid w:val="00F12FF3"/>
    <w:rsid w:val="00F1338D"/>
    <w:rsid w:val="00F15042"/>
    <w:rsid w:val="00F1661B"/>
    <w:rsid w:val="00F166A2"/>
    <w:rsid w:val="00F20845"/>
    <w:rsid w:val="00F20A46"/>
    <w:rsid w:val="00F2129F"/>
    <w:rsid w:val="00F21424"/>
    <w:rsid w:val="00F26D72"/>
    <w:rsid w:val="00F27A02"/>
    <w:rsid w:val="00F30ED2"/>
    <w:rsid w:val="00F33BA2"/>
    <w:rsid w:val="00F33C29"/>
    <w:rsid w:val="00F34B82"/>
    <w:rsid w:val="00F34BC5"/>
    <w:rsid w:val="00F34D4C"/>
    <w:rsid w:val="00F352AC"/>
    <w:rsid w:val="00F40774"/>
    <w:rsid w:val="00F411E2"/>
    <w:rsid w:val="00F43C42"/>
    <w:rsid w:val="00F44A33"/>
    <w:rsid w:val="00F45205"/>
    <w:rsid w:val="00F50426"/>
    <w:rsid w:val="00F51F69"/>
    <w:rsid w:val="00F56388"/>
    <w:rsid w:val="00F56539"/>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5ED8"/>
    <w:rsid w:val="00F96447"/>
    <w:rsid w:val="00F97730"/>
    <w:rsid w:val="00FB03E5"/>
    <w:rsid w:val="00FB2187"/>
    <w:rsid w:val="00FB473F"/>
    <w:rsid w:val="00FB4DFA"/>
    <w:rsid w:val="00FB508B"/>
    <w:rsid w:val="00FB5342"/>
    <w:rsid w:val="00FB6219"/>
    <w:rsid w:val="00FB6C5E"/>
    <w:rsid w:val="00FC0BD7"/>
    <w:rsid w:val="00FC392F"/>
    <w:rsid w:val="00FC4862"/>
    <w:rsid w:val="00FC4C7D"/>
    <w:rsid w:val="00FC695E"/>
    <w:rsid w:val="00FC6990"/>
    <w:rsid w:val="00FC6994"/>
    <w:rsid w:val="00FD13D1"/>
    <w:rsid w:val="00FD26F0"/>
    <w:rsid w:val="00FD2774"/>
    <w:rsid w:val="00FD27E5"/>
    <w:rsid w:val="00FD3214"/>
    <w:rsid w:val="00FD39A2"/>
    <w:rsid w:val="00FD40F5"/>
    <w:rsid w:val="00FD510A"/>
    <w:rsid w:val="00FE1169"/>
    <w:rsid w:val="00FE34DA"/>
    <w:rsid w:val="00FE3A48"/>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875A2-DF77-42F2-8AA2-EA1E8AAF6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23</Pages>
  <Words>14426</Words>
  <Characters>8223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335</cp:revision>
  <cp:lastPrinted>2016-04-12T16:57:00Z</cp:lastPrinted>
  <dcterms:created xsi:type="dcterms:W3CDTF">2016-04-11T23:52:00Z</dcterms:created>
  <dcterms:modified xsi:type="dcterms:W3CDTF">2016-04-1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